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899A5" w14:textId="77777777" w:rsidR="00D86D4C" w:rsidRDefault="00DF3428">
      <w:pPr>
        <w:pStyle w:val="Title"/>
      </w:pPr>
      <w:r>
        <w:t>Markets for Visas: A Radical And Fair Solution to Immigration</w:t>
      </w:r>
    </w:p>
    <w:p w14:paraId="2E5899A6" w14:textId="77777777" w:rsidR="00D86D4C" w:rsidRDefault="00DF3428">
      <w:pPr>
        <w:pStyle w:val="Author"/>
      </w:pPr>
      <w:r>
        <w:t>Andre Assumpcao</w:t>
      </w:r>
    </w:p>
    <w:p w14:paraId="2E5899A7" w14:textId="7AA1486D" w:rsidR="00D86D4C" w:rsidRDefault="0033300F">
      <w:pPr>
        <w:pStyle w:val="Date"/>
      </w:pPr>
      <w:r>
        <w:t>Jan 10</w:t>
      </w:r>
      <w:r w:rsidR="00DF3428">
        <w:t>, 2018</w:t>
      </w:r>
    </w:p>
    <w:p w14:paraId="2E5899A8" w14:textId="77777777" w:rsidR="00D86D4C" w:rsidRDefault="00DF3428" w:rsidP="0033300F">
      <w:pPr>
        <w:pStyle w:val="Abstract"/>
        <w:jc w:val="both"/>
      </w:pPr>
      <w:r>
        <w:t xml:space="preserve">In this paper, I propose the creation of visa markets and claim they are a radical and fair solution to immigration policy. This idea is not new and has been </w:t>
      </w:r>
      <w:r>
        <w:t xml:space="preserve">previously proposed, with minor differences, by Gary Becker, Julian Simon, and Javier Hidalgo. Nevertheless, I contribute two additional utilitarian arguments in favor of immigration markets which are fundamental in bringing together the empirical and the </w:t>
      </w:r>
      <w:r>
        <w:t>normative claims for immigration markets. Lastly, I show that such exchanges are consistent with both open and closed borders approaches to immigration such that any government would benefit from their adoption regardless of whether they subscribe to the r</w:t>
      </w:r>
      <w:r>
        <w:t>ight to migration or not.</w:t>
      </w:r>
    </w:p>
    <w:p w14:paraId="2E5899A9" w14:textId="77777777" w:rsidR="00D86D4C" w:rsidRDefault="00DF3428" w:rsidP="0033300F">
      <w:pPr>
        <w:pStyle w:val="Heading1"/>
        <w:numPr>
          <w:ilvl w:val="0"/>
          <w:numId w:val="18"/>
        </w:numPr>
        <w:jc w:val="both"/>
      </w:pPr>
      <w:bookmarkStart w:id="0" w:name="intro"/>
      <w:r>
        <w:t>Introduction</w:t>
      </w:r>
      <w:bookmarkEnd w:id="0"/>
    </w:p>
    <w:p w14:paraId="2E5899AA" w14:textId="77777777" w:rsidR="00D86D4C" w:rsidRDefault="00DF3428" w:rsidP="0033300F">
      <w:pPr>
        <w:pStyle w:val="FirstParagraph"/>
        <w:jc w:val="both"/>
      </w:pPr>
      <w:r>
        <w:t>Suppose the NFL Commissioner decides to distribute Super Bowl tickets under a rules-based system. Fans are now required to submit a form with personal information, education levels, current and previous employment, th</w:t>
      </w:r>
      <w:r>
        <w:t>eir skills, and answers to questions on why they think they should be given a ticket to attend the Super Bowl. You can quickly see how problematic this system is. The NFL would need additional staff to process the paperwork and assess every applicant again</w:t>
      </w:r>
      <w:r>
        <w:t>st each other, rank them, and finally assign tickets based on internal criteria unbeknownst to applicants.</w:t>
      </w:r>
    </w:p>
    <w:p w14:paraId="2E5899AB" w14:textId="77777777" w:rsidR="00D86D4C" w:rsidRDefault="00DF3428" w:rsidP="0033300F">
      <w:pPr>
        <w:pStyle w:val="BodyText"/>
        <w:jc w:val="both"/>
      </w:pPr>
      <w:r>
        <w:t>Alternatively, suppose now the U.S. Citizenship and Immigration Services (USCIS) Director decides to distribute visas under a price system. The USCIS</w:t>
      </w:r>
      <w:r>
        <w:t xml:space="preserve"> publishes a schedule of visas and their respective prices, applicants review visa conditions, submit forms, and the visa fee to the USCIS. Unless there are red flags with one’s application, the USCIS approves the candidate’s application and they are allow</w:t>
      </w:r>
      <w:r>
        <w:t>ed entry into the United States. People are also likely to oppose this proposal, fearing that ill-intended individuals will apply and that this policy discriminates against poor people who cannot afford visas.</w:t>
      </w:r>
    </w:p>
    <w:p w14:paraId="2E5899AC" w14:textId="741BCF01" w:rsidR="003568A5" w:rsidRDefault="00DF3428" w:rsidP="0033300F">
      <w:pPr>
        <w:pStyle w:val="BodyText"/>
        <w:jc w:val="both"/>
      </w:pPr>
      <w:r>
        <w:t>Why do we generally accept prices mediating th</w:t>
      </w:r>
      <w:r>
        <w:t>e exchange for seats at the Super Bowl but would oppose the rules system? Why do we generally accept rules mediating the exchange for visas in the USCIS but would oppose the price system? This is an inconsistent belief, to say the least. In this essay, I a</w:t>
      </w:r>
      <w:r>
        <w:t>rgue that governments should sell visas to prospective immigrants. I supplement the reasoning in Becker,</w:t>
      </w:r>
      <w:r w:rsidR="003568A5">
        <w:rPr>
          <w:rStyle w:val="EndnoteReference"/>
        </w:rPr>
        <w:endnoteReference w:id="1"/>
      </w:r>
      <w:r w:rsidR="003568A5">
        <w:t xml:space="preserve"> Hidalgo</w:t>
      </w:r>
      <w:r w:rsidR="003568A5">
        <w:rPr>
          <w:rStyle w:val="EndnoteReference"/>
        </w:rPr>
        <w:endnoteReference w:id="2"/>
      </w:r>
      <w:r w:rsidR="003568A5">
        <w:t xml:space="preserve"> and Freiman</w:t>
      </w:r>
      <w:r w:rsidR="003568A5">
        <w:rPr>
          <w:rStyle w:val="EndnoteReference"/>
        </w:rPr>
        <w:endnoteReference w:id="3"/>
      </w:r>
      <w:r w:rsidR="003568A5">
        <w:t xml:space="preserve"> and contribute an utilitarian argument in favor of such markets. In fact, the utilitarian supplement developed here is the missing piece for unifying the support for immigration markets across philosophy and economics. The argument constructed here has four main pillars: (i)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2E5899AD" w14:textId="77777777" w:rsidR="003568A5" w:rsidRDefault="003568A5" w:rsidP="0033300F">
      <w:pPr>
        <w:pStyle w:val="BodyText"/>
        <w:jc w:val="both"/>
      </w:pPr>
      <w:r>
        <w:t>Gary Becker</w:t>
      </w:r>
      <w:r>
        <w:rPr>
          <w:rStyle w:val="EndnoteReference"/>
        </w:rPr>
        <w:endnoteReference w:id="4"/>
      </w:r>
      <w: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Occupations with labor shortages could command lower prices and poor people could borrow the money against future earnings and thus would not be excluded from the market. I develop Becker’s</w:t>
      </w:r>
      <w:r>
        <w:rPr>
          <w:rStyle w:val="EndnoteReference"/>
        </w:rPr>
        <w:endnoteReference w:id="5"/>
      </w:r>
      <w:r>
        <w:t xml:space="preserve"> argument further by discussing the compensatory mechanism and the welfare improvement when compared to existing policies.</w:t>
      </w:r>
    </w:p>
    <w:p w14:paraId="2E5899AE" w14:textId="77777777" w:rsidR="003568A5" w:rsidRDefault="003568A5" w:rsidP="0033300F">
      <w:pPr>
        <w:pStyle w:val="BodyText"/>
        <w:jc w:val="both"/>
      </w:pPr>
      <w:r>
        <w:t>The moral defense of citizenship markets was recently debated by Javier Hidalgo</w:t>
      </w:r>
      <w:r>
        <w:rPr>
          <w:rStyle w:val="EndnoteReference"/>
        </w:rPr>
        <w:endnoteReference w:id="6"/>
      </w:r>
      <w:r>
        <w:t xml:space="preserve"> and Christopher Freiman,</w:t>
      </w:r>
      <w:r>
        <w:rPr>
          <w:rStyle w:val="EndnoteReference"/>
        </w:rPr>
        <w:endnoteReference w:id="7"/>
      </w:r>
      <w:r>
        <w:t xml:space="preserve"> in which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p>
    <w:p w14:paraId="2E5899AF" w14:textId="77777777" w:rsidR="003568A5" w:rsidRDefault="003568A5" w:rsidP="0033300F">
      <w:pPr>
        <w:pStyle w:val="BodyText"/>
        <w:jc w:val="both"/>
      </w:pPr>
      <w:r>
        <w:t xml:space="preserve">The remaining of this paper is as follows. Section </w:t>
      </w:r>
      <w:hyperlink w:anchor="clarification">
        <w:r>
          <w:rPr>
            <w:rStyle w:val="Hyperlink"/>
          </w:rPr>
          <w:t>2</w:t>
        </w:r>
      </w:hyperlink>
      <w:r>
        <w:t xml:space="preserve"> presents the motivation for this paper. In section </w:t>
      </w:r>
      <w:hyperlink w:anchor="section1">
        <w:r>
          <w:rPr>
            <w:rStyle w:val="Hyperlink"/>
          </w:rPr>
          <w:t>3</w:t>
        </w:r>
      </w:hyperlink>
      <w:r>
        <w:t xml:space="preserve">, I compare the discriminatory elements of both visa markets and existing policies; in section </w:t>
      </w:r>
      <w:hyperlink w:anchor="section2">
        <w:r>
          <w:rPr>
            <w:rStyle w:val="Hyperlink"/>
          </w:rPr>
          <w:t>4</w:t>
        </w:r>
      </w:hyperlink>
      <w:r>
        <w:t xml:space="preserve">, I sketch compensatory mechanisms; in section </w:t>
      </w:r>
      <w:hyperlink w:anchor="section3">
        <w:r>
          <w:rPr>
            <w:rStyle w:val="Hyperlink"/>
          </w:rPr>
          <w:t>5</w:t>
        </w:r>
      </w:hyperlink>
      <w:r>
        <w:t xml:space="preserve">, I show how markets can produce net welfare both for sending and receiving communities; section </w:t>
      </w:r>
      <w:hyperlink w:anchor="section4">
        <w:r>
          <w:rPr>
            <w:rStyle w:val="Hyperlink"/>
          </w:rPr>
          <w:t>6</w:t>
        </w:r>
      </w:hyperlink>
      <w:r>
        <w:t xml:space="preserve"> discusses how such markets can adjust to both open and closed borders approaches to immigration; section </w:t>
      </w:r>
      <w:hyperlink w:anchor="conclusion">
        <w:r>
          <w:rPr>
            <w:rStyle w:val="Hyperlink"/>
          </w:rPr>
          <w:t>7</w:t>
        </w:r>
      </w:hyperlink>
      <w:r>
        <w:t xml:space="preserve"> concludes.</w:t>
      </w:r>
    </w:p>
    <w:p w14:paraId="2E5899B0" w14:textId="77777777" w:rsidR="003568A5" w:rsidRDefault="003568A5" w:rsidP="0033300F">
      <w:pPr>
        <w:pStyle w:val="Heading1"/>
        <w:numPr>
          <w:ilvl w:val="0"/>
          <w:numId w:val="18"/>
        </w:numPr>
        <w:jc w:val="both"/>
      </w:pPr>
      <w:bookmarkStart w:id="1" w:name="clarification"/>
      <w:r>
        <w:t>Motivating a Market for Visas</w:t>
      </w:r>
      <w:bookmarkEnd w:id="1"/>
    </w:p>
    <w:p w14:paraId="2E5899B1" w14:textId="77777777" w:rsidR="003568A5" w:rsidRDefault="003568A5" w:rsidP="0033300F">
      <w:pPr>
        <w:pStyle w:val="FirstParagraph"/>
        <w:jc w:val="both"/>
      </w:pPr>
      <w:r>
        <w:t>The premises motivating this article are the following:</w:t>
      </w:r>
    </w:p>
    <w:p w14:paraId="2E5899B2" w14:textId="77777777" w:rsidR="003568A5" w:rsidRDefault="003568A5" w:rsidP="0033300F">
      <w:pPr>
        <w:pStyle w:val="Compact"/>
        <w:numPr>
          <w:ilvl w:val="0"/>
          <w:numId w:val="14"/>
        </w:numPr>
        <w:jc w:val="both"/>
      </w:pPr>
      <w:r>
        <w:t>Citizens vest governments with the power to make and enforce policy in their best interest.</w:t>
      </w:r>
    </w:p>
    <w:p w14:paraId="2E5899B3" w14:textId="77777777" w:rsidR="003568A5" w:rsidRDefault="003568A5" w:rsidP="0033300F">
      <w:pPr>
        <w:pStyle w:val="Compact"/>
        <w:numPr>
          <w:ilvl w:val="0"/>
          <w:numId w:val="14"/>
        </w:numPr>
        <w:jc w:val="both"/>
      </w:pPr>
      <w:r>
        <w:t>Any policy which improves the welfare of citizens is welcome, regardless of the status quo.</w:t>
      </w:r>
    </w:p>
    <w:p w14:paraId="2E5899B4" w14:textId="77777777" w:rsidR="003568A5" w:rsidRDefault="003568A5" w:rsidP="0033300F">
      <w:pPr>
        <w:pStyle w:val="Compact"/>
        <w:numPr>
          <w:ilvl w:val="0"/>
          <w:numId w:val="14"/>
        </w:numPr>
        <w:jc w:val="both"/>
      </w:pPr>
      <w:r>
        <w:t>An immigration policy improving welfare thus can be adopted in lieu of, or in addition to, existing policies.</w:t>
      </w:r>
    </w:p>
    <w:p w14:paraId="2E5899B5" w14:textId="77777777" w:rsidR="003568A5" w:rsidRDefault="003568A5" w:rsidP="0033300F">
      <w:pPr>
        <w:pStyle w:val="FirstParagraph"/>
        <w:jc w:val="both"/>
      </w:pPr>
      <w:r>
        <w:t>If these premises were not reasonable, then there would be no need for changing current immigration policies and the debate would be irrelevant. 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 but they do not invalidate the general premise. Premise two relies on the plausible assumption that anyone is willing to accept something better than what they currently have and that comes at no cost to them. The eventual decisions on whether to trade it up or not remains subject to empirical testing of individual and collective preferences, but in principle all improvement proposals are welcome. Premise three then follows from one and two and provides the moral ground for the discussion of new immigration policy proposals. If governments have the ability to make and enforce policy in the interest of its citizenry, and an welfare improvement is such an interest, then it is straightforward that a market policy for immigration can be adopted as an improvement or replacement of existing policies. In this case, thus, what is left to prove is whether immigration markets can improve the welfare of citizens receiving migrants in their communities.</w:t>
      </w:r>
    </w:p>
    <w:p w14:paraId="2E5899B6" w14:textId="77777777" w:rsidR="003568A5" w:rsidRDefault="003568A5" w:rsidP="0033300F">
      <w:pPr>
        <w:pStyle w:val="BodyText"/>
        <w:jc w:val="both"/>
      </w:pPr>
      <w:r>
        <w:t>That said, I move on to clarifying what the immigrant market proposal in this paper is and what it is not.</w:t>
      </w:r>
    </w:p>
    <w:p w14:paraId="2E5899B7" w14:textId="77777777" w:rsidR="003568A5" w:rsidRDefault="003568A5" w:rsidP="0033300F">
      <w:pPr>
        <w:pStyle w:val="BodyText"/>
        <w:jc w:val="both"/>
      </w:pPr>
      <w:r>
        <w:t>First, it should be clear that my goal is showing that an immigration market, and more specifically a market for temporary visas, is permissible in practice this day and age. This is an important departure from Javier Hidalgo,</w:t>
      </w:r>
      <w:r>
        <w:rPr>
          <w:rStyle w:val="EndnoteReference"/>
        </w:rPr>
        <w:endnoteReference w:id="8"/>
      </w:r>
      <w:r>
        <w:t xml:space="preserve"> who claims that selling citizenship might be impermissible if we accept that any type of immigration restriction is unfair. I claim that a market for visas is not limited by our views on the morality of immigration restrictions. In fact, a full-fledged embrace of market reasoning shows that a market for visas is compatible with both open and closed borders approaches to immigration, as I demonstrate in section </w:t>
      </w:r>
      <w:hyperlink w:anchor="section4">
        <w:r>
          <w:rPr>
            <w:rStyle w:val="Hyperlink"/>
          </w:rPr>
          <w:t>6</w:t>
        </w:r>
      </w:hyperlink>
      <w:r>
        <w:t>. Nonetheless, the other arguments developed by Hidalgo against the objections to citizenship markets (i.e. the sale of citizenship changes its value to worse, it corrupts civic norms, and the unfairness imposed on poor foreigners) also hold for the purposes of this paper.</w:t>
      </w:r>
    </w:p>
    <w:p w14:paraId="2E5899B8" w14:textId="77777777" w:rsidR="003568A5" w:rsidRDefault="003568A5" w:rsidP="0033300F">
      <w:pPr>
        <w:pStyle w:val="BodyText"/>
        <w:jc w:val="both"/>
      </w:pPr>
      <w:r>
        <w:t>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claim that market power, information asymmetry, public goods, and externalities are all present in the market I propose. As such, government regulation is perfectly compatible with cash-for-visa systems. Rather than an unconditional defense of markets, the point is that societies would benefit greatly from this type of market; whether markets are always better is beyond the scope of this study.</w:t>
      </w:r>
    </w:p>
    <w:p w14:paraId="2E5899B9" w14:textId="77777777" w:rsidR="003568A5" w:rsidRDefault="003568A5" w:rsidP="0033300F">
      <w:pPr>
        <w:pStyle w:val="BodyText"/>
        <w:jc w:val="both"/>
      </w:pPr>
      <w:r>
        <w:t>I lastly claim that visa</w:t>
      </w:r>
      <w:r>
        <w:rPr>
          <w:rStyle w:val="EndnoteReference"/>
        </w:rPr>
        <w:endnoteReference w:id="9"/>
      </w:r>
      <w:r>
        <w:t xml:space="preserve"> markets are marginally better than citizenship markets. In Gary Becker’s original proposal, he talks of a fee paid in exchange for the right to immigrate, but makes no further clarification on whether these are temporary or permanent rights. Hidalgo and Freiman specifically discuss citizenship sale.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2E5899BA" w14:textId="77777777" w:rsidR="003568A5" w:rsidRDefault="003568A5" w:rsidP="0033300F">
      <w:pPr>
        <w:pStyle w:val="BodyText"/>
        <w:jc w:val="both"/>
      </w:pPr>
      <w:r>
        <w:t>Let me address this point carefully. The collective right to exclude should be preserved if the market proposal is to be compatible with arguments in favor of immigration restrictions.</w:t>
      </w:r>
      <w:r>
        <w:rPr>
          <w:rStyle w:val="EndnoteReference"/>
        </w:rPr>
        <w:endnoteReference w:id="10"/>
      </w:r>
      <w:r>
        <w:t xml:space="preserve"> David Miller</w:t>
      </w:r>
      <w:r>
        <w:rPr>
          <w:rStyle w:val="EndnoteReference"/>
        </w:rPr>
        <w:endnoteReference w:id="11"/>
      </w:r>
      <w:r>
        <w:t xml:space="preserve"> justifies limits to immigration under two arguments: preserving culture and controlling population. According to Miller, a common public culture is necessary because it constitutes the political identity of a community of individuals and it supports valuable social goals; moreover, Miller believes that a right to immigration removes the control societies have over the continuity of their common culture. Secondly, Miller claims that population size should be of government concern as it stretches resources thin, both at the national and at the global level.</w:t>
      </w:r>
    </w:p>
    <w:p w14:paraId="2E5899BB" w14:textId="77777777" w:rsidR="003568A5" w:rsidRDefault="003568A5" w:rsidP="0033300F">
      <w:pPr>
        <w:pStyle w:val="BodyText"/>
        <w:jc w:val="both"/>
      </w:pPr>
      <w:r>
        <w:t xml:space="preserve">Whether I agree with Miller is irrelevant. What is relevant, however, is the extent to which a market for immigration can preserve control over cultural change and does not impose 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neither imposes excessive burden on resources because it limits the amount of time any single receiving community will be exposed to either problem. It allows for adjustments to immigration flows if societies feel that cultural change or use of resources is not occurring in accordance with their expectation. In the absence of limits on visa (or citizenship) sales, which I discuss in section </w:t>
      </w:r>
      <w:hyperlink w:anchor="section4">
        <w:r>
          <w:rPr>
            <w:rStyle w:val="Hyperlink"/>
          </w:rPr>
          <w:t>6</w:t>
        </w:r>
      </w:hyperlink>
      <w:r>
        <w:t>, a temporary permit is the only way to morally preserve the right to exclude. Henceforth, I focus exclusively on visa, rather than citizenship, markets. I discuss each of the four pillars supporting the market for visas in subsequent sections.</w:t>
      </w:r>
    </w:p>
    <w:p w14:paraId="2E5899BC" w14:textId="77777777" w:rsidR="003568A5" w:rsidRDefault="003568A5" w:rsidP="0033300F">
      <w:pPr>
        <w:pStyle w:val="Heading1"/>
        <w:numPr>
          <w:ilvl w:val="0"/>
          <w:numId w:val="18"/>
        </w:numPr>
        <w:jc w:val="both"/>
      </w:pPr>
      <w:bookmarkStart w:id="2" w:name="section1"/>
      <w:r>
        <w:t>Argument 1: Visa markets are no less discriminatory than existing policies</w:t>
      </w:r>
      <w:bookmarkEnd w:id="2"/>
    </w:p>
    <w:p w14:paraId="2E5899BD" w14:textId="77777777" w:rsidR="003568A5" w:rsidRDefault="003568A5" w:rsidP="0033300F">
      <w:pPr>
        <w:pStyle w:val="FirstParagraph"/>
        <w:jc w:val="both"/>
      </w:pPr>
      <w:r>
        <w:t>The first claim in favor of a market for visas is that it is not any less discriminatory than existing immigration policies. If we agree that some forms of immigration discrimination are permissible, and that immigration markets do not discriminate any more than any of the existing policies, then we can straightforwardly conclude that market for visas can be adopted immediately as immigration policies. The detailed structure of the argument follows:</w:t>
      </w:r>
    </w:p>
    <w:p w14:paraId="2E5899BE" w14:textId="77777777" w:rsidR="003568A5" w:rsidRDefault="003568A5" w:rsidP="0033300F">
      <w:pPr>
        <w:pStyle w:val="Compact"/>
        <w:numPr>
          <w:ilvl w:val="0"/>
          <w:numId w:val="15"/>
        </w:numPr>
        <w:jc w:val="both"/>
      </w:pPr>
      <w:r>
        <w:t>A market for visas is a discriminatory policy.</w:t>
      </w:r>
    </w:p>
    <w:p w14:paraId="2E5899BF" w14:textId="77777777" w:rsidR="003568A5" w:rsidRDefault="003568A5" w:rsidP="0033300F">
      <w:pPr>
        <w:pStyle w:val="Compact"/>
        <w:numPr>
          <w:ilvl w:val="0"/>
          <w:numId w:val="15"/>
        </w:numPr>
        <w:jc w:val="both"/>
      </w:pPr>
      <w:r>
        <w:t>Some forms of immigration discrimination are permissible.</w:t>
      </w:r>
    </w:p>
    <w:p w14:paraId="2E5899C0" w14:textId="77777777" w:rsidR="003568A5" w:rsidRDefault="003568A5" w:rsidP="0033300F">
      <w:pPr>
        <w:pStyle w:val="Compact"/>
        <w:numPr>
          <w:ilvl w:val="0"/>
          <w:numId w:val="15"/>
        </w:numPr>
        <w:jc w:val="both"/>
      </w:pPr>
      <w:r>
        <w:t>In fact, there are certain discriminatory immigration policies currently enacted.</w:t>
      </w:r>
    </w:p>
    <w:p w14:paraId="2E5899C1" w14:textId="77777777" w:rsidR="003568A5" w:rsidRDefault="003568A5" w:rsidP="0033300F">
      <w:pPr>
        <w:pStyle w:val="Compact"/>
        <w:numPr>
          <w:ilvl w:val="0"/>
          <w:numId w:val="15"/>
        </w:numPr>
        <w:jc w:val="both"/>
      </w:pPr>
      <w:r>
        <w:t>A market for visas does not excessively discriminate beyond certain existing immigration policies.</w:t>
      </w:r>
    </w:p>
    <w:p w14:paraId="2E5899C2" w14:textId="77777777" w:rsidR="003568A5" w:rsidRDefault="003568A5" w:rsidP="0033300F">
      <w:pPr>
        <w:pStyle w:val="Compact"/>
        <w:numPr>
          <w:ilvl w:val="0"/>
          <w:numId w:val="15"/>
        </w:numPr>
        <w:jc w:val="both"/>
      </w:pPr>
      <w:r>
        <w:t>Therefore, the adoption of a market for visas is consistent with currently enacted, and morally acceptable, discriminatory immigration policies.</w:t>
      </w:r>
    </w:p>
    <w:p w14:paraId="2E5899C3" w14:textId="77777777" w:rsidR="003568A5" w:rsidRDefault="003568A5" w:rsidP="0033300F">
      <w:pPr>
        <w:pStyle w:val="FirstParagraph"/>
        <w:jc w:val="both"/>
      </w:pPr>
      <w:r>
        <w:t>Discrimination is defined in the usual form. A person A discriminates against a person B for the fact that B does not possess Z, whether Z is a personal characteristic or a material good. Discrimination is naturally extended from the individual to the state as it treats individuals differently on the basis of having a certain characteristics or possessing a certain material good. In the United States, social programs are only extended to the people lacking a certain level of material resource (e.g. food stamps); similarly, teenagers are denied admission to advanced courses if they do not meet a minimum level of educational achievement (e.g. advance placement classes in high school; honors courses in college). A market for visas is discriminatory in that it does not assign permits to entry, stay, or leave a country if the prospective applicant does not have enough material resources to pay the market price for the visa.</w:t>
      </w:r>
    </w:p>
    <w:p w14:paraId="2E5899C4" w14:textId="77777777" w:rsidR="003568A5" w:rsidRDefault="003568A5" w:rsidP="0033300F">
      <w:pPr>
        <w:pStyle w:val="BodyText"/>
        <w:jc w:val="both"/>
      </w:pPr>
      <w:r>
        <w:t>I proceed to show that certain discriminatory policies are permissible. First, I recognize that certain forms of discrimination find no moral ground amongst political philosophers. If we accept Miller’s</w:t>
      </w:r>
      <w:r>
        <w:rPr>
          <w:rStyle w:val="EndnoteReference"/>
        </w:rPr>
        <w:endnoteReference w:id="12"/>
      </w:r>
      <w: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Pr>
          <w:rStyle w:val="EndnoteReference"/>
        </w:rPr>
        <w:endnoteReference w:id="13"/>
      </w:r>
      <w:r>
        <w:t xml:space="preserve"> claims, however, that certain categories of differentiation are permissible, as long as accompanied by discrimination justification that can be reasonably accepted by excluded migrants. The first such reason is </w:t>
      </w:r>
      <w:r>
        <w:rPr>
          <w:i/>
        </w:rPr>
        <w:t>economic success</w:t>
      </w:r>
      <w:r>
        <w:t>. State can morally exclude prospective migrants on the basis of their potential contribution to the receiving countries. If countries have to choose whom to exclude amongst a pool of individuals, with no right of entry, and such immigrants have different capabilities in terms of economic contributions, then it is uncontroversial that their potential contribution is a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2E5899C5" w14:textId="77777777" w:rsidR="003568A5" w:rsidRDefault="003568A5" w:rsidP="0033300F">
      <w:pPr>
        <w:pStyle w:val="BodyText"/>
        <w:jc w:val="both"/>
      </w:pPr>
      <w:r>
        <w:t xml:space="preserve">The second principle is </w:t>
      </w:r>
      <w:r>
        <w:rPr>
          <w:i/>
        </w:rPr>
        <w:t>political integration</w:t>
      </w:r>
      <w:r>
        <w:t xml:space="preserve">. Since States would legitimately promote the advancement of political institutions, and some individuals have more affinity with such institutions, it would be reasonable to exclude those who share relatively fewer values with those of the societies they wish to migrant. Note first that my argument here departs from that of Miller as I accept that political affinity can be a basis for differentiation even if the welcoming societies are not democratic. The freedom of association, and that of rejecting association, is not contingent on democracy. Second, this claim is also independent of the level of affinity of each individual migrant, which is a valuable discussion nonetheless, but irrelevant for my argument. As long as there are two or more prospective migrants, any </w:t>
      </w:r>
      <w:r>
        <w:rPr>
          <w:i/>
        </w:rPr>
        <w:t>relative</w:t>
      </w:r>
      <w:r>
        <w:t xml:space="preserve"> rank of affinity suffices for reasonable exclusion. Thus, using Blake’s argument, I claim that certain discriminatory immigration policies are permissible.</w:t>
      </w:r>
      <w:r>
        <w:rPr>
          <w:rStyle w:val="EndnoteReference"/>
        </w:rPr>
        <w:endnoteReference w:id="14"/>
      </w:r>
    </w:p>
    <w:p w14:paraId="2E5899C6" w14:textId="77777777" w:rsidR="003568A5" w:rsidRDefault="003568A5" w:rsidP="0033300F">
      <w:pPr>
        <w:pStyle w:val="BodyText"/>
        <w:jc w:val="both"/>
      </w:pPr>
      <w:r>
        <w:t>Premise 3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In addition, the national and international political asylum statute are 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can be reasonable adopted.</w:t>
      </w:r>
    </w:p>
    <w:p w14:paraId="2E5899C7" w14:textId="77777777" w:rsidR="003568A5" w:rsidRDefault="003568A5" w:rsidP="0033300F">
      <w:pPr>
        <w:pStyle w:val="BodyText"/>
        <w:jc w:val="both"/>
      </w:pPr>
      <w:r>
        <w:t>This leads to premises 4 and conclusion 5,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a monetary discrimination against highly-skilled foreign workers, as no worker will be allowed entry if these fees are not paid. As such, these policies establish a double discrimination procedure in which the fees and the documentation are differentiating prospective migrants; at the moment,these policies place excessive weight on documentation rather than the monetary exchange. A market for visas is a reordering of the documentation and the monetary priorities when governments are issuing immigration permits, with the benefit of market transparency brought about by monetary exchange. The price charged for visas, or visa processing fees, bears no relationship to the morality of price mechanisms.</w:t>
      </w:r>
      <w:r>
        <w:rPr>
          <w:rStyle w:val="EndnoteReference"/>
        </w:rPr>
        <w:endnoteReference w:id="15"/>
      </w:r>
      <w:r>
        <w:t xml:space="preserve"> Therefore, a market for visas cannot excessively discriminate against migrants if there are less clear monetary exchanges built into existing policies.</w:t>
      </w:r>
    </w:p>
    <w:p w14:paraId="2E5899C8" w14:textId="77777777" w:rsidR="003568A5" w:rsidRDefault="003568A5" w:rsidP="0033300F">
      <w:pPr>
        <w:pStyle w:val="BodyText"/>
        <w:jc w:val="both"/>
      </w:pPr>
      <w:r>
        <w:t>Some might object to this policy because of market dynamics. If governments let market forces dictate the price of visas, then an unreasonably high price might effectively discriminate against people who do not possess the resources to buy their temporary visa. This is an unfounded claim for the basic reason that governments are not obliged to let prices fluctuate neither set prices at any certain level. In economic theory, only under special circumstances a monopolist producer of visas (government) would set prices and quantity strictly according to market forces. At no point have I suggested a free market for visas, in which case these claims would be relevant.</w:t>
      </w:r>
    </w:p>
    <w:p w14:paraId="2E5899C9" w14:textId="77777777" w:rsidR="003568A5" w:rsidRDefault="003568A5" w:rsidP="0033300F">
      <w:pPr>
        <w:pStyle w:val="BodyText"/>
        <w:jc w:val="both"/>
      </w:pPr>
      <w:r>
        <w:t xml:space="preserve">A second objection would be the fact that very poor migrants are always priced out of visas regardless of price levels simply because there are too many poor people who cannot afford a visa in any case. This is an interesting objection, but it is better addressed in section </w:t>
      </w:r>
      <w:hyperlink w:anchor="section4">
        <w:r>
          <w:rPr>
            <w:rStyle w:val="Hyperlink"/>
          </w:rPr>
          <w:t>6</w:t>
        </w:r>
      </w:hyperlink>
      <w:r>
        <w:t>, in which I discuss how markets for visas are compatible with open and closed borders arguments.</w:t>
      </w:r>
    </w:p>
    <w:p w14:paraId="2E5899CA" w14:textId="77777777" w:rsidR="003568A5" w:rsidRDefault="003568A5" w:rsidP="0033300F">
      <w:pPr>
        <w:pStyle w:val="Heading1"/>
        <w:numPr>
          <w:ilvl w:val="0"/>
          <w:numId w:val="18"/>
        </w:numPr>
        <w:jc w:val="both"/>
      </w:pPr>
      <w:bookmarkStart w:id="3" w:name="section2"/>
      <w:r>
        <w:t>Argument 2: Visa markets create compensation mechanisms for negatively affected communities</w:t>
      </w:r>
      <w:bookmarkEnd w:id="3"/>
    </w:p>
    <w:p w14:paraId="2E5899CB" w14:textId="77777777" w:rsidR="003568A5" w:rsidRDefault="003568A5" w:rsidP="0033300F">
      <w:pPr>
        <w:pStyle w:val="FirstParagraph"/>
        <w:jc w:val="both"/>
      </w:pPr>
      <w: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 are also an important determinant of individual wellbeing and collectively determine net utility. In fact, there is substantial empirical evidence in support of preferences for redistribution in the social sciences.</w:t>
      </w:r>
      <w:r>
        <w:rPr>
          <w:rStyle w:val="EndnoteReference"/>
        </w:rPr>
        <w:endnoteReference w:id="16"/>
      </w:r>
      <w:r>
        <w:t xml:space="preserve"> ;</w:t>
      </w:r>
      <w:r>
        <w:rPr>
          <w:rStyle w:val="EndnoteReference"/>
        </w:rPr>
        <w:endnoteReference w:id="17"/>
      </w:r>
      <w:r>
        <w:t xml:space="preserve"> This egalitarian twist, however, does not take away from the classic utilitarian analysis in section </w:t>
      </w:r>
      <w:hyperlink w:anchor="section3">
        <w:r>
          <w:rPr>
            <w:rStyle w:val="Hyperlink"/>
          </w:rPr>
          <w:t>5</w:t>
        </w:r>
      </w:hyperlink>
      <w:r>
        <w:t>.</w:t>
      </w:r>
    </w:p>
    <w:p w14:paraId="2E5899CC" w14:textId="77777777" w:rsidR="003568A5" w:rsidRDefault="003568A5" w:rsidP="0033300F">
      <w:pPr>
        <w:pStyle w:val="BodyText"/>
        <w:jc w:val="both"/>
      </w:pPr>
      <w:r>
        <w:t>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the negative effects of immigration (compared to someone living in Tallahassee, for instance). As long as immigration is spatially concentrated, some regions bear relatively more of the consequences than others.</w:t>
      </w:r>
      <w:r>
        <w:rPr>
          <w:rStyle w:val="EndnoteReference"/>
        </w:rPr>
        <w:endnoteReference w:id="18"/>
      </w:r>
      <w:r>
        <w:t xml:space="preserve"> Therefore, immigrants impose an unconditional and immediate burden on the receiving community.</w:t>
      </w:r>
    </w:p>
    <w:p w14:paraId="2E5899CD" w14:textId="77777777" w:rsidR="003568A5" w:rsidRDefault="003568A5" w:rsidP="0033300F">
      <w:pPr>
        <w:pStyle w:val="BodyText"/>
        <w:jc w:val="both"/>
      </w:pPr>
      <w:r>
        <w:t>How best to address the immediate problem? State and city governments could find public housing for these engineers. Grocery stores or residents could set-up food drives and deliver food to public housing units. Whatever alternative we find, however, is based on redistribution of resources from the community to the migrants. Using state funds to house migrants, for instance, is even further redistribution from taxpayers in regions unaffected by migration to Miami and the software engineers. Note that these migrants are not entitled to such transfers. Florida residents have not wronged the migrants in any way such that no compensation claims exist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2E5899CE" w14:textId="77777777" w:rsidR="003568A5" w:rsidRDefault="003568A5" w:rsidP="0033300F">
      <w:pPr>
        <w:pStyle w:val="Compact"/>
        <w:numPr>
          <w:ilvl w:val="0"/>
          <w:numId w:val="16"/>
        </w:numPr>
        <w:jc w:val="both"/>
      </w:pPr>
      <w:r>
        <w:t>A spatially concentrated flow of immigrants can impose harm on the residents of the receiving community.</w:t>
      </w:r>
    </w:p>
    <w:p w14:paraId="2E5899CF" w14:textId="77777777" w:rsidR="003568A5" w:rsidRDefault="003568A5" w:rsidP="0033300F">
      <w:pPr>
        <w:pStyle w:val="Compact"/>
        <w:numPr>
          <w:ilvl w:val="0"/>
          <w:numId w:val="16"/>
        </w:numPr>
        <w:jc w:val="both"/>
      </w:pPr>
      <w:r>
        <w:t>In the presence of harm, immigrants should compensate non-migrants.</w:t>
      </w:r>
    </w:p>
    <w:p w14:paraId="2E5899D0" w14:textId="77777777" w:rsidR="003568A5" w:rsidRDefault="003568A5" w:rsidP="0033300F">
      <w:pPr>
        <w:pStyle w:val="Compact"/>
        <w:numPr>
          <w:ilvl w:val="0"/>
          <w:numId w:val="16"/>
        </w:numPr>
        <w:jc w:val="both"/>
      </w:pPr>
      <w:r>
        <w:t>Markets for visas create an additional source of government revenue used to compensate for immigration harms with no effect on other expenditures.</w:t>
      </w:r>
    </w:p>
    <w:p w14:paraId="2E5899D1" w14:textId="77777777" w:rsidR="003568A5" w:rsidRDefault="003568A5" w:rsidP="0033300F">
      <w:pPr>
        <w:pStyle w:val="Compact"/>
        <w:numPr>
          <w:ilvl w:val="0"/>
          <w:numId w:val="16"/>
        </w:numPr>
        <w:jc w:val="both"/>
      </w:pPr>
      <w:r>
        <w:t>Therefore, markets for visas are welfare-increasing for immigrant-receiving communities.</w:t>
      </w:r>
    </w:p>
    <w:p w14:paraId="2E5899D2" w14:textId="77777777" w:rsidR="003568A5" w:rsidRDefault="003568A5" w:rsidP="0033300F">
      <w:pPr>
        <w:pStyle w:val="FirstParagraph"/>
        <w:jc w:val="both"/>
      </w:pPr>
      <w:r>
        <w:t>Premise 1 is described in the paragraphs above. Robert Nozick’s well-established definition of compensation supports premise 2.</w:t>
      </w:r>
      <w:r>
        <w:rPr>
          <w:rStyle w:val="EndnoteReference"/>
        </w:rPr>
        <w:endnoteReference w:id="19"/>
      </w:r>
      <w:r>
        <w:t xml:space="preserve"> Statement 3 is the key insight here. If governments sells visas to prospective migrants, it creates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government is the sole producer, the additional revenue could be directly used to help receiving communities while government keeps all its other activities unchanged. The overwhelming evidence in favor of positive immigration effects in the long term,</w:t>
      </w:r>
      <w:r>
        <w:rPr>
          <w:rStyle w:val="EndnoteReference"/>
        </w:rPr>
        <w:endnoteReference w:id="20"/>
      </w:r>
      <w:r>
        <w:t xml:space="preserve"> along with premises 1-3, naturally unfolds conclusion 4. This way, governments fulfill their legitimate role of advancing their citizens economic interests (in the long run) while offsetting any negative, immediate impact of immigration.</w:t>
      </w:r>
    </w:p>
    <w:p w14:paraId="2E5899D3" w14:textId="77777777" w:rsidR="003568A5" w:rsidRDefault="003568A5" w:rsidP="0033300F">
      <w:pPr>
        <w:pStyle w:val="Heading1"/>
        <w:numPr>
          <w:ilvl w:val="0"/>
          <w:numId w:val="18"/>
        </w:numPr>
        <w:jc w:val="both"/>
      </w:pPr>
      <w:bookmarkStart w:id="4" w:name="section3"/>
      <w:r>
        <w:t>Argument 3: Visa markets quickly increase social welfare for sending and receiving communities</w:t>
      </w:r>
      <w:bookmarkEnd w:id="4"/>
    </w:p>
    <w:p w14:paraId="2E5899D4" w14:textId="77777777" w:rsidR="003568A5" w:rsidRDefault="003568A5" w:rsidP="0033300F">
      <w:pPr>
        <w:pStyle w:val="FirstParagraph"/>
        <w:jc w:val="both"/>
      </w:pPr>
      <w: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The </w:t>
      </w:r>
      <w:r>
        <w:rPr>
          <w:i/>
        </w:rPr>
        <w:t>brain drain</w:t>
      </w:r>
      <w:r>
        <w:t xml:space="preserve"> effect is subject of such scrutiny and, contrary to widespread belief, is not backed by empirical evidence.</w:t>
      </w:r>
    </w:p>
    <w:p w14:paraId="2E5899D5" w14:textId="77777777" w:rsidR="003568A5" w:rsidRDefault="003568A5" w:rsidP="0033300F">
      <w:pPr>
        <w:pStyle w:val="BodyText"/>
        <w:jc w:val="both"/>
      </w:pPr>
      <w:r>
        <w:t>I begin looking at the effect for receiving communities, of which there is plenty of evidence in the literature. Since David Card</w:t>
      </w:r>
      <w:r>
        <w:rPr>
          <w:rStyle w:val="EndnoteReference"/>
        </w:rPr>
        <w:endnoteReference w:id="21"/>
      </w:r>
      <w:r>
        <w:t xml:space="preserve"> seminal work, economists have consistently shown that immigration does has no negative effects in the long run to destination economies. There are no significant losses in wages, employment rates, or labor market displacement.</w:t>
      </w:r>
      <w:r>
        <w:rPr>
          <w:rStyle w:val="EndnoteReference"/>
        </w:rPr>
        <w:endnoteReference w:id="22"/>
      </w:r>
      <w:r>
        <w:t xml:space="preserve"> In fact, there is consistent evidence that immigration increases productivity and scientific innovation.</w:t>
      </w:r>
      <w:r>
        <w:rPr>
          <w:rStyle w:val="EndnoteReference"/>
        </w:rPr>
        <w:endnoteReference w:id="23"/>
      </w:r>
      <w:r>
        <w:t xml:space="preserve"> Though there seems exist a controversy between the work of George Borjas (immigration have many adverse effects) versus that of David Card, Giovanni Peri, and Michael Clemens (immigration is only net negative under special circumstances), but over recent years the evidence pro-immigration has become more widely accepted than ever.</w:t>
      </w:r>
      <w:r>
        <w:rPr>
          <w:rStyle w:val="EndnoteReference"/>
        </w:rPr>
        <w:endnoteReference w:id="24"/>
      </w:r>
      <w:r>
        <w:t xml:space="preserve"> Finally, many studies show that immigration, even if undocumented, does not significantly increase crime,</w:t>
      </w:r>
      <w:r>
        <w:rPr>
          <w:rStyle w:val="EndnoteReference"/>
        </w:rPr>
        <w:endnoteReference w:id="25"/>
      </w:r>
      <w:r>
        <w:t xml:space="preserve"> an important outcome outside of more conventional economic outcomes. Therefore, there is overwhelming evidence that immigration is good for receiving communities.</w:t>
      </w:r>
    </w:p>
    <w:p w14:paraId="2E5899D6" w14:textId="77777777" w:rsidR="003568A5" w:rsidRDefault="003568A5" w:rsidP="0033300F">
      <w:pPr>
        <w:pStyle w:val="BodyText"/>
        <w:jc w:val="both"/>
      </w:pPr>
      <w:r>
        <w:t>The positive impact on source economies is equally relevant. I condense them into three main consequences: (i) immigrants could use the newfound economic opportunities abroad to earn income that they would otherwise not earn and send remittances back to family members in source countries. In fact, remittances are an important source of poverty-reducing revenue;</w:t>
      </w:r>
      <w:r>
        <w:rPr>
          <w:rStyle w:val="EndnoteReference"/>
        </w:rPr>
        <w:endnoteReference w:id="26"/>
      </w:r>
      <w: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Pr>
          <w:rStyle w:val="EndnoteReference"/>
        </w:rPr>
        <w:endnoteReference w:id="27"/>
      </w:r>
      <w:r>
        <w:t xml:space="preserve"> While the evidence in favor of (i) and (ii) is relatively consensual, point (iii) requires further clarification.</w:t>
      </w:r>
    </w:p>
    <w:p w14:paraId="2E5899D7" w14:textId="77777777" w:rsidR="003568A5" w:rsidRDefault="003568A5" w:rsidP="0033300F">
      <w:pPr>
        <w:pStyle w:val="BodyText"/>
        <w:jc w:val="both"/>
      </w:pPr>
      <w:r>
        <w:t xml:space="preserve">There has been a lot of debate about the alleged </w:t>
      </w:r>
      <w:r>
        <w:rPr>
          <w:i/>
        </w:rPr>
        <w:t>brain drain</w:t>
      </w:r>
      <w:r>
        <w:t xml:space="preserve"> effect. A source country that loses its most-skilled individuals to migration would unequivocally lose human capital essential to sustain a competitive economy. In poor countries, brain drain would have an even worse effect as immigration would take away skilled professionals from an already small pool of workers and thus create further poverty. However, this claim ignores the existence of market failures in immigration flows which, when accounted for, reveal an important a positive, </w:t>
      </w:r>
      <w:r>
        <w:rPr>
          <w:i/>
        </w:rPr>
        <w:t>brain gain</w:t>
      </w:r>
      <w:r>
        <w:t xml:space="preserve"> effect.</w:t>
      </w:r>
      <w:r>
        <w:rPr>
          <w:rStyle w:val="EndnoteReference"/>
        </w:rPr>
        <w:endnoteReference w:id="28"/>
      </w:r>
      <w:r>
        <w:t xml:space="preserve"> The first of which is that not all prospective migrants effectively leave their countries.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Though a simple hypothetical example, note that many other reasons prevent migration such that investment in human capital is retained in the home country. The second effect would come from remittances serving to fund skill-acquisition activities. In poor countries, financial constraints prevent households from investing in human capital because they need all family members selling their labor at the market and collecting income in return. Remittances help pay for living expenses and free relatives, specially children, to invest in human capital for higher income in the future. Therefore, skilled migration does not impose greatly on sending countries; it rather increases the investment in human capital.</w:t>
      </w:r>
      <w:r>
        <w:rPr>
          <w:rStyle w:val="EndnoteReference"/>
        </w:rPr>
        <w:endnoteReference w:id="29"/>
      </w:r>
    </w:p>
    <w:p w14:paraId="2E5899D8" w14:textId="77777777" w:rsidR="003568A5" w:rsidRDefault="003568A5" w:rsidP="0033300F">
      <w:pPr>
        <w:pStyle w:val="BodyText"/>
        <w:jc w:val="both"/>
      </w:pPr>
      <w:r>
        <w:t xml:space="preserve">In what way would then a market for visas unlock these increases in economic welfare? This is the crucial point of Argument 3. A market for visas makes immigration </w:t>
      </w:r>
      <w:r>
        <w:rPr>
          <w:i/>
        </w:rPr>
        <w:t>less costly</w:t>
      </w:r>
      <w: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the process, Casey needs to study and pick the best visa type. Often, her best option is to study at an American university first. Upon graduation, she has no guarantee she will be issued a work authorization.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at the same time have not compensated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re quickly assessed and potential harms are minimized both in time (visa payments make compensation immediately available) and space (compensation is higher where immigration flows are also larger).</w:t>
      </w:r>
    </w:p>
    <w:p w14:paraId="2E5899D9" w14:textId="77777777" w:rsidR="003568A5" w:rsidRDefault="003568A5" w:rsidP="0033300F">
      <w:pPr>
        <w:pStyle w:val="Heading1"/>
        <w:numPr>
          <w:ilvl w:val="0"/>
          <w:numId w:val="18"/>
        </w:numPr>
        <w:jc w:val="both"/>
      </w:pPr>
      <w:bookmarkStart w:id="6" w:name="section4"/>
      <w:r>
        <w:t>Argument 4: Visa markets are compatible with both open and closed borders approaches to immigration</w:t>
      </w:r>
      <w:bookmarkEnd w:id="6"/>
    </w:p>
    <w:p w14:paraId="2E5899DA" w14:textId="77777777" w:rsidR="003568A5" w:rsidRDefault="003568A5" w:rsidP="0033300F">
      <w:pPr>
        <w:pStyle w:val="FirstParagraph"/>
        <w:jc w:val="both"/>
      </w:pPr>
      <w:r>
        <w:t xml:space="preserve">I lastly claim that visa markets are compatible with either open or closed borders argument. I show that the legitimacy of visa markets is independent of the legitimacy of the right to exclude. I should stress out, however, that a market for visas is not the same as a </w:t>
      </w:r>
      <w:r>
        <w:rPr>
          <w:i/>
        </w:rPr>
        <w:t>free</w:t>
      </w:r>
      <w:r>
        <w:t xml:space="preserve"> market for visas, in which case even terrorists or other criminals could buy their way in. Beginning in Joseph Carens’s seminal paper,</w:t>
      </w:r>
      <w:r>
        <w:rPr>
          <w:rStyle w:val="EndnoteReference"/>
        </w:rPr>
        <w:endnoteReference w:id="30"/>
      </w:r>
      <w:r>
        <w:t xml:space="preserve"> all open borders scholars seem to converge to the position that criminals do not have an equal moral claim to the right to migrate. In Caren’s piece, he discusses the libertarian, Rawlsian, and utilitarian cases for immigration and provides evidence in each of such views for permissible restrictions only under special circumstances. Therefore, I uncontroversially accept that a market for visas can also exclude certain individuals from buying their temporary permits to enter, stay, or leave under the same token.</w:t>
      </w:r>
    </w:p>
    <w:p w14:paraId="2E5899DB" w14:textId="77777777" w:rsidR="003568A5" w:rsidRDefault="003568A5" w:rsidP="0033300F">
      <w:pPr>
        <w:pStyle w:val="BodyText"/>
        <w:jc w:val="both"/>
      </w:pPr>
      <w:r>
        <w:t xml:space="preserve">Why would open borders advocates object to visa markets? They would first claim that placing a price on migration is morally wrong by arguing that the freedom of movement is a human right and States cannot auction them off to the highest bidder; in other words, such </w:t>
      </w:r>
      <w:r>
        <w:rPr>
          <w:i/>
        </w:rPr>
        <w:t>erga omnes</w:t>
      </w:r>
      <w:r>
        <w:t xml:space="preserve"> rights precede the existence of the State and trump sovereignty. This is not, however, an opposition to the adoption of market mechanisms. Rather, it is an opposition to </w:t>
      </w:r>
      <w:r>
        <w:rPr>
          <w:i/>
        </w:rPr>
        <w:t>market systems with positive prices</w:t>
      </w:r>
      <w:r>
        <w:t>, which is just a special case of the radical and fair solution.</w:t>
      </w:r>
    </w:p>
    <w:p w14:paraId="2E5899DC" w14:textId="77777777" w:rsidR="003568A5" w:rsidRDefault="003568A5" w:rsidP="0033300F">
      <w:pPr>
        <w:pStyle w:val="BodyText"/>
        <w:jc w:val="both"/>
      </w:pPr>
      <w:r>
        <w:t>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2E5899DD" w14:textId="77777777" w:rsidR="003568A5" w:rsidRDefault="003568A5" w:rsidP="0033300F">
      <w:pPr>
        <w:pStyle w:val="BodyText"/>
        <w:jc w:val="both"/>
      </w:pPr>
      <w: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in a market for visas with zero prices. What they actually oppose, therefore, are positive prices. The provision of a right in exchange for a (positive) monetary amount is their issue. This brings us to their real question: are positive prices of migration violations of human rights? If they are singled out as the only selection criterion, then we could plausibly say yes. Returning to the point in section </w:t>
      </w:r>
      <w:hyperlink w:anchor="section3">
        <w:r>
          <w:rPr>
            <w:rStyle w:val="Hyperlink"/>
          </w:rPr>
          <w:t>2</w:t>
        </w:r>
      </w:hyperlink>
      <w:r>
        <w:t>, poor people that cannot afford a visa are effectively excluded from migration.</w:t>
      </w:r>
    </w:p>
    <w:p w14:paraId="2E5899DE" w14:textId="77777777" w:rsidR="003568A5" w:rsidRDefault="003568A5" w:rsidP="0033300F">
      <w:pPr>
        <w:pStyle w:val="BodyText"/>
        <w:jc w:val="both"/>
      </w:pPr>
      <w:r>
        <w:t xml:space="preserve">I thus recommend that governments establish market systems at the same time </w:t>
      </w:r>
      <w:r>
        <w:rPr>
          <w:i/>
        </w:rPr>
        <w:t>as supplying alternatives for those who cannot afford to pay for immigration</w:t>
      </w:r>
      <w:r>
        <w:t>, such as loans or tax liabilities against future income. In this sense, government is stepping in to solve the intertemporal financial constraint but still require compensation from migrants for immediate negative effects. Rather than asking “do I have the means to immigrate to A?,” migrants will be asking “does the benefit of immigrating to A exceed its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constraint alleviation mechanisms are not permitted, there is no inconsistency with the radical and fair solution.</w:t>
      </w:r>
      <w:r>
        <w:rPr>
          <w:rStyle w:val="EndnoteReference"/>
        </w:rPr>
        <w:endnoteReference w:id="31"/>
      </w:r>
    </w:p>
    <w:p w14:paraId="2E5899DF" w14:textId="77777777" w:rsidR="00D86D4C" w:rsidRDefault="00DF3428" w:rsidP="0033300F">
      <w:pPr>
        <w:pStyle w:val="BodyText"/>
        <w:jc w:val="both"/>
      </w:pPr>
      <w:r>
        <w:t>For closed borders scholars, the argument is straightforward. If states have a legitimate right to exclude, and as discussed above a market for visas is not any worse than other acceptable forms of discri</w:t>
      </w:r>
      <w:r>
        <w:t>minatory immigration policies, then excluding via price systems should also be permissible. The higher the price, the larger is the barrier imposed to migration. Coupled with the alternatives to fund visas, the exclusion of prospective immigrants remains m</w:t>
      </w:r>
      <w:r>
        <w:t>ore closely related to their expected future returns of immigration rather than current wealth.</w:t>
      </w:r>
    </w:p>
    <w:p w14:paraId="2E5899E0" w14:textId="77777777" w:rsidR="00D86D4C" w:rsidRDefault="00DF3428" w:rsidP="0033300F">
      <w:pPr>
        <w:pStyle w:val="Heading1"/>
        <w:numPr>
          <w:ilvl w:val="0"/>
          <w:numId w:val="18"/>
        </w:numPr>
        <w:jc w:val="both"/>
      </w:pPr>
      <w:bookmarkStart w:id="7" w:name="conclusion"/>
      <w:r>
        <w:t>Conclusion</w:t>
      </w:r>
      <w:bookmarkEnd w:id="7"/>
    </w:p>
    <w:p w14:paraId="2E5899E1" w14:textId="77777777" w:rsidR="00D86D4C" w:rsidRDefault="00DF3428" w:rsidP="0033300F">
      <w:pPr>
        <w:pStyle w:val="Compact"/>
        <w:numPr>
          <w:ilvl w:val="0"/>
          <w:numId w:val="17"/>
        </w:numPr>
        <w:jc w:val="both"/>
      </w:pPr>
      <w:r>
        <w:t>Address Oberman, 2015 point about the normative case against immigration.</w:t>
      </w:r>
    </w:p>
    <w:sectPr w:rsidR="00D86D4C" w:rsidSect="0033300F">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899E6" w14:textId="77777777" w:rsidR="00000000" w:rsidRDefault="00DF3428">
      <w:pPr>
        <w:spacing w:after="0"/>
      </w:pPr>
      <w:r>
        <w:separator/>
      </w:r>
    </w:p>
  </w:endnote>
  <w:endnote w:type="continuationSeparator" w:id="0">
    <w:p w14:paraId="2E5899E8" w14:textId="77777777" w:rsidR="00000000" w:rsidRDefault="00DF3428">
      <w:pPr>
        <w:spacing w:after="0"/>
      </w:pPr>
      <w:r>
        <w:continuationSeparator/>
      </w:r>
    </w:p>
  </w:endnote>
  <w:endnote w:id="1">
    <w:p w14:paraId="2E5899E4" w14:textId="4AA57C35" w:rsidR="003568A5" w:rsidRPr="00213EB8" w:rsidRDefault="003568A5" w:rsidP="00213EB8">
      <w:pPr>
        <w:pStyle w:val="Bibliography"/>
        <w:spacing w:after="0"/>
        <w:rPr>
          <w:sz w:val="20"/>
          <w:szCs w:val="20"/>
          <w:vertAlign w:val="subscript"/>
        </w:rPr>
      </w:pPr>
      <w:r w:rsidRPr="00213EB8">
        <w:rPr>
          <w:rStyle w:val="EndnoteReference"/>
          <w:sz w:val="20"/>
          <w:szCs w:val="20"/>
        </w:rPr>
        <w:endnoteRef/>
      </w:r>
      <w:r w:rsidRPr="00213EB8">
        <w:rPr>
          <w:sz w:val="20"/>
          <w:szCs w:val="20"/>
        </w:rPr>
        <w:t xml:space="preserve"> </w:t>
      </w:r>
      <w:r w:rsidR="00902691" w:rsidRPr="00213EB8">
        <w:rPr>
          <w:rFonts w:ascii="Times New Roman" w:hAnsi="Times New Roman" w:cs="Times New Roman"/>
          <w:sz w:val="20"/>
          <w:szCs w:val="20"/>
        </w:rPr>
        <w:t xml:space="preserve">Becker, G. S. (2011). The Challenge of Immigration: A Radical Solution. </w:t>
      </w:r>
      <w:r w:rsidR="00902691" w:rsidRPr="00213EB8">
        <w:rPr>
          <w:rFonts w:ascii="Times New Roman" w:hAnsi="Times New Roman" w:cs="Times New Roman"/>
          <w:i/>
          <w:iCs/>
          <w:sz w:val="20"/>
          <w:szCs w:val="20"/>
        </w:rPr>
        <w:t>The Institute for Economic Affairs Occasional Paper</w:t>
      </w:r>
      <w:r w:rsidR="00902691" w:rsidRPr="00213EB8">
        <w:rPr>
          <w:rFonts w:ascii="Times New Roman" w:hAnsi="Times New Roman" w:cs="Times New Roman"/>
          <w:sz w:val="20"/>
          <w:szCs w:val="20"/>
        </w:rPr>
        <w:t xml:space="preserve">, </w:t>
      </w:r>
      <w:r w:rsidR="00902691" w:rsidRPr="00213EB8">
        <w:rPr>
          <w:rFonts w:ascii="Times New Roman" w:hAnsi="Times New Roman" w:cs="Times New Roman"/>
          <w:i/>
          <w:iCs/>
          <w:sz w:val="20"/>
          <w:szCs w:val="20"/>
        </w:rPr>
        <w:t>145</w:t>
      </w:r>
      <w:r w:rsidR="00902691" w:rsidRPr="00213EB8">
        <w:rPr>
          <w:rFonts w:ascii="Times New Roman" w:hAnsi="Times New Roman" w:cs="Times New Roman"/>
          <w:sz w:val="20"/>
          <w:szCs w:val="20"/>
        </w:rPr>
        <w:t>, 66.</w:t>
      </w:r>
      <w:r w:rsidRPr="00213EB8">
        <w:rPr>
          <w:sz w:val="20"/>
          <w:szCs w:val="20"/>
        </w:rPr>
        <w:fldChar w:fldCharType="begin"/>
      </w:r>
      <w:r w:rsidRPr="00213EB8">
        <w:rPr>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213EB8">
        <w:rPr>
          <w:sz w:val="20"/>
          <w:szCs w:val="20"/>
        </w:rPr>
        <w:fldChar w:fldCharType="separate"/>
      </w:r>
      <w:r w:rsidRPr="00213EB8">
        <w:rPr>
          <w:sz w:val="20"/>
          <w:szCs w:val="20"/>
        </w:rPr>
        <w:fldChar w:fldCharType="end"/>
      </w:r>
      <w:r w:rsidR="00902691" w:rsidRPr="00213EB8">
        <w:rPr>
          <w:sz w:val="20"/>
          <w:szCs w:val="20"/>
          <w:vertAlign w:val="subscript"/>
        </w:rPr>
        <w:t xml:space="preserve"> </w:t>
      </w:r>
    </w:p>
  </w:endnote>
  <w:endnote w:id="2">
    <w:p w14:paraId="2E5899E5" w14:textId="7E16DFEF" w:rsidR="003568A5" w:rsidRPr="00213EB8" w:rsidRDefault="003568A5" w:rsidP="00213EB8">
      <w:pPr>
        <w:pStyle w:val="Bibliography"/>
        <w:spacing w:after="0"/>
        <w:rPr>
          <w:sz w:val="20"/>
          <w:szCs w:val="20"/>
        </w:rPr>
      </w:pPr>
      <w:r w:rsidRPr="00213EB8">
        <w:rPr>
          <w:rStyle w:val="EndnoteReference"/>
          <w:sz w:val="20"/>
          <w:szCs w:val="20"/>
        </w:rPr>
        <w:endnoteRef/>
      </w:r>
      <w:r w:rsidRPr="00213EB8">
        <w:rPr>
          <w:sz w:val="20"/>
          <w:szCs w:val="20"/>
        </w:rPr>
        <w:t xml:space="preserve"> </w:t>
      </w:r>
      <w:r w:rsidR="00902691" w:rsidRPr="00213EB8">
        <w:rPr>
          <w:rFonts w:ascii="Times New Roman" w:hAnsi="Times New Roman" w:cs="Times New Roman"/>
          <w:sz w:val="20"/>
          <w:szCs w:val="20"/>
        </w:rPr>
        <w:t xml:space="preserve">Hidalgo, J. (2016). Selling Citizenship: A Defence. </w:t>
      </w:r>
      <w:r w:rsidR="00902691" w:rsidRPr="00213EB8">
        <w:rPr>
          <w:rFonts w:ascii="Times New Roman" w:hAnsi="Times New Roman" w:cs="Times New Roman"/>
          <w:i/>
          <w:iCs/>
          <w:sz w:val="20"/>
          <w:szCs w:val="20"/>
        </w:rPr>
        <w:t>Journal of Applied Philosophy</w:t>
      </w:r>
      <w:r w:rsidR="00902691" w:rsidRPr="00213EB8">
        <w:rPr>
          <w:rFonts w:ascii="Times New Roman" w:hAnsi="Times New Roman" w:cs="Times New Roman"/>
          <w:sz w:val="20"/>
          <w:szCs w:val="20"/>
        </w:rPr>
        <w:t xml:space="preserve">, </w:t>
      </w:r>
      <w:r w:rsidR="00902691" w:rsidRPr="00213EB8">
        <w:rPr>
          <w:rFonts w:ascii="Times New Roman" w:hAnsi="Times New Roman" w:cs="Times New Roman"/>
          <w:i/>
          <w:iCs/>
          <w:sz w:val="20"/>
          <w:szCs w:val="20"/>
        </w:rPr>
        <w:t>33</w:t>
      </w:r>
      <w:r w:rsidR="00902691" w:rsidRPr="00213EB8">
        <w:rPr>
          <w:rFonts w:ascii="Times New Roman" w:hAnsi="Times New Roman" w:cs="Times New Roman"/>
          <w:sz w:val="20"/>
          <w:szCs w:val="20"/>
        </w:rPr>
        <w:t>, 223–239.</w:t>
      </w:r>
    </w:p>
  </w:endnote>
  <w:endnote w:id="3">
    <w:p w14:paraId="2E5899E6" w14:textId="609D254E" w:rsidR="003568A5" w:rsidRPr="00213EB8" w:rsidRDefault="003568A5" w:rsidP="00213EB8">
      <w:pPr>
        <w:pStyle w:val="EndnoteText"/>
      </w:pPr>
      <w:r w:rsidRPr="00213EB8">
        <w:rPr>
          <w:rStyle w:val="EndnoteReference"/>
        </w:rPr>
        <w:endnoteRef/>
      </w:r>
      <w:r w:rsidRPr="00213EB8">
        <w:t xml:space="preserve"> </w:t>
      </w:r>
      <w:r w:rsidR="00902691" w:rsidRPr="00213EB8">
        <w:rPr>
          <w:rFonts w:ascii="Times New Roman" w:hAnsi="Times New Roman" w:cs="Times New Roman"/>
        </w:rPr>
        <w:t xml:space="preserve">Freiman, C. (2017). The Case for Markets in Citizenship. </w:t>
      </w:r>
      <w:r w:rsidR="00902691" w:rsidRPr="00213EB8">
        <w:rPr>
          <w:rFonts w:ascii="Times New Roman" w:hAnsi="Times New Roman" w:cs="Times New Roman"/>
          <w:i/>
          <w:iCs/>
        </w:rPr>
        <w:t>Journal of Applied Philosophy</w:t>
      </w:r>
      <w:r w:rsidR="00902691" w:rsidRPr="00213EB8">
        <w:rPr>
          <w:rFonts w:ascii="Times New Roman" w:hAnsi="Times New Roman" w:cs="Times New Roman"/>
          <w:i/>
          <w:iCs/>
        </w:rPr>
        <w:t>.</w:t>
      </w:r>
    </w:p>
  </w:endnote>
  <w:endnote w:id="4">
    <w:p w14:paraId="2E5899E7" w14:textId="51064769" w:rsidR="003568A5" w:rsidRPr="00213EB8" w:rsidRDefault="003568A5" w:rsidP="00213EB8">
      <w:pPr>
        <w:pStyle w:val="EndnoteText"/>
      </w:pPr>
      <w:r w:rsidRPr="00213EB8">
        <w:rPr>
          <w:rStyle w:val="EndnoteReference"/>
        </w:rPr>
        <w:endnoteRef/>
      </w:r>
      <w:r w:rsidRPr="00213EB8">
        <w:t xml:space="preserve"> </w:t>
      </w:r>
      <w:r w:rsidR="00213EB8" w:rsidRPr="00213EB8">
        <w:rPr>
          <w:rFonts w:ascii="Times New Roman" w:hAnsi="Times New Roman" w:cs="Times New Roman"/>
        </w:rPr>
        <w:t xml:space="preserve">Becker, G. S. (2011). The Challenge of Immigration: A Radical Solution. </w:t>
      </w:r>
      <w:r w:rsidR="00213EB8" w:rsidRPr="00213EB8">
        <w:rPr>
          <w:rFonts w:ascii="Times New Roman" w:hAnsi="Times New Roman" w:cs="Times New Roman"/>
          <w:i/>
          <w:iCs/>
        </w:rPr>
        <w:t>The Institute for Economic Affairs Occasional Paper</w:t>
      </w:r>
      <w:r w:rsidR="00213EB8" w:rsidRPr="00213EB8">
        <w:rPr>
          <w:rFonts w:ascii="Times New Roman" w:hAnsi="Times New Roman" w:cs="Times New Roman"/>
        </w:rPr>
        <w:t xml:space="preserve">, </w:t>
      </w:r>
      <w:r w:rsidR="00213EB8" w:rsidRPr="00213EB8">
        <w:rPr>
          <w:rFonts w:ascii="Times New Roman" w:hAnsi="Times New Roman" w:cs="Times New Roman"/>
          <w:i/>
          <w:iCs/>
        </w:rPr>
        <w:t>145</w:t>
      </w:r>
      <w:r w:rsidR="00213EB8" w:rsidRPr="00213EB8">
        <w:rPr>
          <w:rFonts w:ascii="Times New Roman" w:hAnsi="Times New Roman" w:cs="Times New Roman"/>
        </w:rPr>
        <w:t>, 66.</w:t>
      </w:r>
      <w:r w:rsidR="00213EB8" w:rsidRPr="00213EB8">
        <w:fldChar w:fldCharType="begin"/>
      </w:r>
      <w:r w:rsidR="00213EB8" w:rsidRPr="00213EB8">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00213EB8" w:rsidRPr="00213EB8">
        <w:fldChar w:fldCharType="separate"/>
      </w:r>
      <w:r w:rsidR="00213EB8" w:rsidRPr="00213EB8">
        <w:fldChar w:fldCharType="end"/>
      </w:r>
    </w:p>
  </w:endnote>
  <w:endnote w:id="5">
    <w:p w14:paraId="2E5899E8" w14:textId="66F7B8DB" w:rsidR="003568A5" w:rsidRPr="00213EB8" w:rsidRDefault="003568A5" w:rsidP="00213EB8">
      <w:pPr>
        <w:pStyle w:val="Bibliography"/>
        <w:spacing w:after="0"/>
        <w:rPr>
          <w:sz w:val="20"/>
          <w:szCs w:val="20"/>
        </w:rPr>
      </w:pPr>
      <w:r w:rsidRPr="00213EB8">
        <w:rPr>
          <w:rStyle w:val="EndnoteReference"/>
          <w:sz w:val="20"/>
          <w:szCs w:val="20"/>
        </w:rPr>
        <w:endnoteRef/>
      </w:r>
      <w:r w:rsidRPr="00213EB8">
        <w:rPr>
          <w:sz w:val="20"/>
          <w:szCs w:val="20"/>
        </w:rPr>
        <w:t xml:space="preserve"> </w:t>
      </w:r>
      <w:r w:rsidR="00213EB8" w:rsidRPr="00213EB8">
        <w:rPr>
          <w:rFonts w:ascii="Times New Roman" w:hAnsi="Times New Roman" w:cs="Times New Roman"/>
          <w:sz w:val="20"/>
          <w:szCs w:val="20"/>
        </w:rPr>
        <w:t xml:space="preserve">Simon, J. (1999). </w:t>
      </w:r>
      <w:r w:rsidR="00213EB8" w:rsidRPr="00213EB8">
        <w:rPr>
          <w:rFonts w:ascii="Times New Roman" w:hAnsi="Times New Roman" w:cs="Times New Roman"/>
          <w:i/>
          <w:iCs/>
          <w:sz w:val="20"/>
          <w:szCs w:val="20"/>
        </w:rPr>
        <w:t>The Economic Consequences of Immigration</w:t>
      </w:r>
      <w:r w:rsidR="00213EB8" w:rsidRPr="00213EB8">
        <w:rPr>
          <w:rFonts w:ascii="Times New Roman" w:hAnsi="Times New Roman" w:cs="Times New Roman"/>
          <w:sz w:val="20"/>
          <w:szCs w:val="20"/>
        </w:rPr>
        <w:t>. Ann Arbor: University of Michigan Press.</w:t>
      </w:r>
    </w:p>
  </w:endnote>
  <w:endnote w:id="6">
    <w:p w14:paraId="2E5899E9" w14:textId="18753817" w:rsidR="003568A5" w:rsidRPr="00213EB8" w:rsidRDefault="003568A5" w:rsidP="00213EB8">
      <w:pPr>
        <w:pStyle w:val="EndnoteText"/>
      </w:pPr>
      <w:r w:rsidRPr="00213EB8">
        <w:rPr>
          <w:rStyle w:val="EndnoteReference"/>
        </w:rPr>
        <w:endnoteRef/>
      </w:r>
      <w:r w:rsidRPr="00213EB8">
        <w:t xml:space="preserve"> </w:t>
      </w:r>
      <w:r w:rsidR="00902691" w:rsidRPr="00213EB8">
        <w:rPr>
          <w:rFonts w:ascii="Times New Roman" w:hAnsi="Times New Roman" w:cs="Times New Roman"/>
        </w:rPr>
        <w:t xml:space="preserve">Hidalgo, J. (2016). Selling Citizenship: A Defence. </w:t>
      </w:r>
      <w:r w:rsidR="00902691" w:rsidRPr="00213EB8">
        <w:rPr>
          <w:rFonts w:ascii="Times New Roman" w:hAnsi="Times New Roman" w:cs="Times New Roman"/>
          <w:i/>
          <w:iCs/>
        </w:rPr>
        <w:t>Journal of Applied Philosophy</w:t>
      </w:r>
      <w:r w:rsidR="00902691" w:rsidRPr="00213EB8">
        <w:rPr>
          <w:rFonts w:ascii="Times New Roman" w:hAnsi="Times New Roman" w:cs="Times New Roman"/>
        </w:rPr>
        <w:t xml:space="preserve">, </w:t>
      </w:r>
      <w:r w:rsidR="00902691" w:rsidRPr="00213EB8">
        <w:rPr>
          <w:rFonts w:ascii="Times New Roman" w:hAnsi="Times New Roman" w:cs="Times New Roman"/>
          <w:i/>
          <w:iCs/>
        </w:rPr>
        <w:t>33</w:t>
      </w:r>
      <w:r w:rsidR="00902691" w:rsidRPr="00213EB8">
        <w:rPr>
          <w:rFonts w:ascii="Times New Roman" w:hAnsi="Times New Roman" w:cs="Times New Roman"/>
        </w:rPr>
        <w:t>, 223–239.</w:t>
      </w:r>
    </w:p>
  </w:endnote>
  <w:endnote w:id="7">
    <w:p w14:paraId="2E5899EA" w14:textId="32DA84CC" w:rsidR="003568A5" w:rsidRPr="00213EB8" w:rsidRDefault="003568A5" w:rsidP="00213EB8">
      <w:pPr>
        <w:pStyle w:val="EndnoteText"/>
      </w:pPr>
      <w:r w:rsidRPr="00213EB8">
        <w:rPr>
          <w:rStyle w:val="EndnoteReference"/>
        </w:rPr>
        <w:endnoteRef/>
      </w:r>
      <w:r w:rsidRPr="00213EB8">
        <w:t xml:space="preserve"> </w:t>
      </w:r>
      <w:r w:rsidR="00902691" w:rsidRPr="00213EB8">
        <w:rPr>
          <w:rFonts w:ascii="Times New Roman" w:hAnsi="Times New Roman" w:cs="Times New Roman"/>
        </w:rPr>
        <w:t xml:space="preserve">Freiman, C. (2017). The Case for Markets in Citizenship. </w:t>
      </w:r>
      <w:r w:rsidR="00902691" w:rsidRPr="00213EB8">
        <w:rPr>
          <w:rFonts w:ascii="Times New Roman" w:hAnsi="Times New Roman" w:cs="Times New Roman"/>
          <w:i/>
          <w:iCs/>
        </w:rPr>
        <w:t>Journal of Applied Philosophy.</w:t>
      </w:r>
    </w:p>
  </w:endnote>
  <w:endnote w:id="8">
    <w:p w14:paraId="2E5899EB" w14:textId="77777777" w:rsidR="003568A5" w:rsidRPr="00213EB8" w:rsidRDefault="003568A5" w:rsidP="00213EB8">
      <w:pPr>
        <w:pStyle w:val="EndnoteText"/>
      </w:pPr>
      <w:r w:rsidRPr="00213EB8">
        <w:rPr>
          <w:rStyle w:val="EndnoteReference"/>
        </w:rPr>
        <w:endnoteRef/>
      </w:r>
      <w:r w:rsidRPr="00213EB8">
        <w:t xml:space="preserve"> explain Hidalgo’s point</w:t>
      </w:r>
    </w:p>
  </w:endnote>
  <w:endnote w:id="9">
    <w:p w14:paraId="2E5899EC" w14:textId="77777777" w:rsidR="003568A5" w:rsidRPr="00213EB8" w:rsidRDefault="003568A5" w:rsidP="00213EB8">
      <w:pPr>
        <w:pStyle w:val="EndnoteText"/>
      </w:pPr>
      <w:r w:rsidRPr="00213EB8">
        <w:rPr>
          <w:rStyle w:val="EndnoteReference"/>
        </w:rPr>
        <w:endnoteRef/>
      </w:r>
      <w:r w:rsidRPr="00213EB8">
        <w:t xml:space="preserve"> I am defining visa as the right to enter, leave, or stay in a country for a specific period of time.</w:t>
      </w:r>
    </w:p>
  </w:endnote>
  <w:endnote w:id="10">
    <w:p w14:paraId="483591A7" w14:textId="77777777" w:rsidR="00213EB8" w:rsidRDefault="003568A5" w:rsidP="00213EB8">
      <w:pPr>
        <w:pStyle w:val="EndnoteText"/>
      </w:pPr>
      <w:r w:rsidRPr="00213EB8">
        <w:rPr>
          <w:rStyle w:val="EndnoteReference"/>
        </w:rPr>
        <w:endnoteRef/>
      </w:r>
      <w:r w:rsidRPr="00213EB8">
        <w:t xml:space="preserve"> This point is irrelevant for open border advocates because they do not agree that the individual right to exclude extends naturally to the collective right to exclude. For more on this, please see:</w:t>
      </w:r>
    </w:p>
    <w:p w14:paraId="4FFE71E2" w14:textId="6F63C144"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Wellman, C. H. (2008). Immigration and Freedom of Association. </w:t>
      </w:r>
      <w:r w:rsidRPr="0031440C">
        <w:rPr>
          <w:rFonts w:ascii="Times New Roman" w:hAnsi="Times New Roman" w:cs="Times New Roman"/>
          <w:i/>
          <w:iCs/>
          <w:sz w:val="20"/>
          <w:szCs w:val="20"/>
        </w:rPr>
        <w:t>Eth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119</w:t>
      </w:r>
      <w:r w:rsidRPr="0031440C">
        <w:rPr>
          <w:rFonts w:ascii="Times New Roman" w:hAnsi="Times New Roman" w:cs="Times New Roman"/>
          <w:sz w:val="20"/>
          <w:szCs w:val="20"/>
        </w:rPr>
        <w:t>, 109–141.</w:t>
      </w:r>
    </w:p>
    <w:p w14:paraId="3D543B32" w14:textId="2BF7798A"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Fine, S. (2010). Freedom of Association Is Not the Answer. </w:t>
      </w:r>
      <w:r w:rsidRPr="0031440C">
        <w:rPr>
          <w:rFonts w:ascii="Times New Roman" w:hAnsi="Times New Roman" w:cs="Times New Roman"/>
          <w:i/>
          <w:iCs/>
          <w:sz w:val="20"/>
          <w:szCs w:val="20"/>
        </w:rPr>
        <w:t>Eth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120</w:t>
      </w:r>
      <w:r w:rsidRPr="0031440C">
        <w:rPr>
          <w:rFonts w:ascii="Times New Roman" w:hAnsi="Times New Roman" w:cs="Times New Roman"/>
          <w:sz w:val="20"/>
          <w:szCs w:val="20"/>
        </w:rPr>
        <w:t>, 338–356.</w:t>
      </w:r>
    </w:p>
    <w:p w14:paraId="2E5899ED" w14:textId="091DA8B3" w:rsidR="003568A5" w:rsidRPr="00213EB8" w:rsidRDefault="00213EB8" w:rsidP="00213EB8">
      <w:pPr>
        <w:pStyle w:val="Bibliography"/>
        <w:rPr>
          <w:sz w:val="20"/>
          <w:szCs w:val="20"/>
        </w:rPr>
      </w:pPr>
      <w:r w:rsidRPr="0031440C">
        <w:rPr>
          <w:rFonts w:ascii="Times New Roman" w:hAnsi="Times New Roman" w:cs="Times New Roman"/>
          <w:sz w:val="20"/>
          <w:szCs w:val="20"/>
        </w:rPr>
        <w:t xml:space="preserve">Huemer, M. (2017). </w:t>
      </w:r>
      <w:r w:rsidRPr="0031440C">
        <w:rPr>
          <w:rFonts w:ascii="Times New Roman" w:hAnsi="Times New Roman" w:cs="Times New Roman"/>
          <w:i/>
          <w:iCs/>
          <w:sz w:val="20"/>
          <w:szCs w:val="20"/>
        </w:rPr>
        <w:t>The Right to Move versus the Right to Exclude: A Principled Defense of Open Borders</w:t>
      </w:r>
      <w:r w:rsidRPr="0031440C">
        <w:rPr>
          <w:rFonts w:ascii="Times New Roman" w:hAnsi="Times New Roman" w:cs="Times New Roman"/>
          <w:sz w:val="20"/>
          <w:szCs w:val="20"/>
        </w:rPr>
        <w:t>.</w:t>
      </w:r>
      <w:r w:rsidR="003568A5" w:rsidRPr="00213EB8">
        <w:rPr>
          <w:sz w:val="20"/>
          <w:szCs w:val="20"/>
        </w:rPr>
        <w:t xml:space="preserve"> </w:t>
      </w:r>
    </w:p>
  </w:endnote>
  <w:endnote w:id="11">
    <w:p w14:paraId="5B0FD394" w14:textId="320B7EA3" w:rsidR="00213EB8" w:rsidRPr="0031440C"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w:t>
      </w:r>
      <w:r w:rsidR="00213EB8" w:rsidRPr="0031440C">
        <w:rPr>
          <w:rFonts w:ascii="Times New Roman" w:hAnsi="Times New Roman" w:cs="Times New Roman"/>
          <w:sz w:val="20"/>
          <w:szCs w:val="20"/>
        </w:rPr>
        <w:t xml:space="preserve">Miller, D. (2008). Immigrants, Nations, and Citizenship. </w:t>
      </w:r>
      <w:r w:rsidR="00213EB8" w:rsidRPr="0031440C">
        <w:rPr>
          <w:rFonts w:ascii="Times New Roman" w:hAnsi="Times New Roman" w:cs="Times New Roman"/>
          <w:i/>
          <w:iCs/>
          <w:sz w:val="20"/>
          <w:szCs w:val="20"/>
        </w:rPr>
        <w:t>Journal of Political Philosophy</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16</w:t>
      </w:r>
      <w:r w:rsidR="00213EB8" w:rsidRPr="0031440C">
        <w:rPr>
          <w:rFonts w:ascii="Times New Roman" w:hAnsi="Times New Roman" w:cs="Times New Roman"/>
          <w:sz w:val="20"/>
          <w:szCs w:val="20"/>
        </w:rPr>
        <w:t>, 371–390.</w:t>
      </w:r>
    </w:p>
    <w:p w14:paraId="2E5899EE" w14:textId="3AD3667E" w:rsidR="003568A5" w:rsidRPr="00213EB8" w:rsidRDefault="003568A5" w:rsidP="00213EB8">
      <w:pPr>
        <w:pStyle w:val="EndnoteText"/>
      </w:pPr>
    </w:p>
  </w:endnote>
  <w:endnote w:id="12">
    <w:p w14:paraId="44CAC59A" w14:textId="7E05F6F2" w:rsidR="00213EB8" w:rsidRPr="0031440C"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w:t>
      </w:r>
      <w:r w:rsidR="00213EB8" w:rsidRPr="0031440C">
        <w:rPr>
          <w:rFonts w:ascii="Times New Roman" w:hAnsi="Times New Roman" w:cs="Times New Roman"/>
          <w:sz w:val="20"/>
          <w:szCs w:val="20"/>
        </w:rPr>
        <w:t xml:space="preserve">Miller, D. (2008). Immigrants, Nations, and Citizenship. </w:t>
      </w:r>
      <w:r w:rsidR="00213EB8" w:rsidRPr="0031440C">
        <w:rPr>
          <w:rFonts w:ascii="Times New Roman" w:hAnsi="Times New Roman" w:cs="Times New Roman"/>
          <w:i/>
          <w:iCs/>
          <w:sz w:val="20"/>
          <w:szCs w:val="20"/>
        </w:rPr>
        <w:t>Journal of Political Philosophy</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16</w:t>
      </w:r>
      <w:r w:rsidR="00213EB8" w:rsidRPr="0031440C">
        <w:rPr>
          <w:rFonts w:ascii="Times New Roman" w:hAnsi="Times New Roman" w:cs="Times New Roman"/>
          <w:sz w:val="20"/>
          <w:szCs w:val="20"/>
        </w:rPr>
        <w:t>, 371–390.</w:t>
      </w:r>
    </w:p>
    <w:p w14:paraId="2E5899EF" w14:textId="0934AC83" w:rsidR="003568A5" w:rsidRPr="00213EB8" w:rsidRDefault="003568A5" w:rsidP="00213EB8">
      <w:pPr>
        <w:pStyle w:val="EndnoteText"/>
      </w:pPr>
    </w:p>
  </w:endnote>
  <w:endnote w:id="13">
    <w:p w14:paraId="3633D52A" w14:textId="7C72AA7B" w:rsidR="00213EB8" w:rsidRPr="0031440C"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w:t>
      </w:r>
      <w:r w:rsidR="00213EB8" w:rsidRPr="0031440C">
        <w:rPr>
          <w:rFonts w:ascii="Times New Roman" w:hAnsi="Times New Roman" w:cs="Times New Roman"/>
          <w:sz w:val="20"/>
          <w:szCs w:val="20"/>
        </w:rPr>
        <w:t>Blake, M. (</w:t>
      </w:r>
      <w:r w:rsidR="00213EB8">
        <w:rPr>
          <w:rFonts w:ascii="Times New Roman" w:hAnsi="Times New Roman" w:cs="Times New Roman"/>
          <w:sz w:val="20"/>
          <w:szCs w:val="20"/>
        </w:rPr>
        <w:t>2008</w:t>
      </w:r>
      <w:r w:rsidR="00213EB8" w:rsidRPr="0031440C">
        <w:rPr>
          <w:rFonts w:ascii="Times New Roman" w:hAnsi="Times New Roman" w:cs="Times New Roman"/>
          <w:sz w:val="20"/>
          <w:szCs w:val="20"/>
        </w:rPr>
        <w:t xml:space="preserve">). 2008 Editors’ Symposium: Immigration And Political Equality. </w:t>
      </w:r>
      <w:r w:rsidR="00213EB8" w:rsidRPr="0031440C">
        <w:rPr>
          <w:rFonts w:ascii="Times New Roman" w:hAnsi="Times New Roman" w:cs="Times New Roman"/>
          <w:i/>
          <w:iCs/>
          <w:sz w:val="20"/>
          <w:szCs w:val="20"/>
        </w:rPr>
        <w:t>San Diego Law Review</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45</w:t>
      </w:r>
      <w:r w:rsidR="00213EB8" w:rsidRPr="0031440C">
        <w:rPr>
          <w:rFonts w:ascii="Times New Roman" w:hAnsi="Times New Roman" w:cs="Times New Roman"/>
          <w:sz w:val="20"/>
          <w:szCs w:val="20"/>
        </w:rPr>
        <w:t>, 963–980.</w:t>
      </w:r>
    </w:p>
    <w:p w14:paraId="2E5899F0" w14:textId="241AE0EE" w:rsidR="003568A5" w:rsidRPr="00213EB8" w:rsidRDefault="003568A5" w:rsidP="00213EB8">
      <w:pPr>
        <w:pStyle w:val="EndnoteText"/>
      </w:pPr>
    </w:p>
  </w:endnote>
  <w:endnote w:id="14">
    <w:p w14:paraId="2E5899F1" w14:textId="01DF4DA6" w:rsidR="003568A5" w:rsidRPr="00213EB8"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See MacKay (2016) for a more comprehensive discussion of one such policy, e.g. skill-selective immigration.</w:t>
      </w:r>
      <w:r w:rsidR="00213EB8">
        <w:t xml:space="preserve"> </w:t>
      </w:r>
      <w:r w:rsidR="00213EB8" w:rsidRPr="0031440C">
        <w:rPr>
          <w:rFonts w:ascii="Times New Roman" w:hAnsi="Times New Roman" w:cs="Times New Roman"/>
          <w:sz w:val="20"/>
          <w:szCs w:val="20"/>
        </w:rPr>
        <w:t xml:space="preserve">MacKay, D. (2016). Are Skill-Selective Immigration Policies Just? </w:t>
      </w:r>
      <w:r w:rsidR="00213EB8" w:rsidRPr="0031440C">
        <w:rPr>
          <w:rFonts w:ascii="Times New Roman" w:hAnsi="Times New Roman" w:cs="Times New Roman"/>
          <w:i/>
          <w:iCs/>
          <w:sz w:val="20"/>
          <w:szCs w:val="20"/>
        </w:rPr>
        <w:t>Social Theory and Practice</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42</w:t>
      </w:r>
      <w:r w:rsidR="00213EB8" w:rsidRPr="0031440C">
        <w:rPr>
          <w:rFonts w:ascii="Times New Roman" w:hAnsi="Times New Roman" w:cs="Times New Roman"/>
          <w:sz w:val="20"/>
          <w:szCs w:val="20"/>
        </w:rPr>
        <w:t>, 123–154.</w:t>
      </w:r>
    </w:p>
  </w:endnote>
  <w:endnote w:id="15">
    <w:p w14:paraId="2E5899F2" w14:textId="57377845" w:rsidR="003568A5" w:rsidRPr="00213EB8" w:rsidRDefault="003568A5" w:rsidP="00213EB8">
      <w:pPr>
        <w:pStyle w:val="EndnoteText"/>
      </w:pPr>
      <w:r w:rsidRPr="00213EB8">
        <w:rPr>
          <w:rStyle w:val="EndnoteReference"/>
        </w:rPr>
        <w:endnoteRef/>
      </w:r>
      <w:r w:rsidRPr="00213EB8">
        <w:t xml:space="preserve"> Jason Brennan and Peter Jaworski develop this argument in </w:t>
      </w:r>
      <w:r w:rsidR="00213EB8">
        <w:t xml:space="preserve">book </w:t>
      </w:r>
      <w:r w:rsidR="00213EB8" w:rsidRPr="00213EB8">
        <w:rPr>
          <w:i/>
        </w:rPr>
        <w:t>Markets Without Limits</w:t>
      </w:r>
      <w:r w:rsidR="00213EB8">
        <w:t>,</w:t>
      </w:r>
      <w:r w:rsidRPr="00213EB8">
        <w:t xml:space="preserve"> where they claim that the exchange of goods and services for money does not change the morality of good and service being exchanged. Anything that is immoral in a market exchange would also be immoral if exchanged in another form.</w:t>
      </w:r>
      <w:r w:rsidR="00213EB8">
        <w:t xml:space="preserve"> See: </w:t>
      </w:r>
      <w:r w:rsidR="00213EB8" w:rsidRPr="0031440C">
        <w:rPr>
          <w:rFonts w:ascii="Times New Roman" w:hAnsi="Times New Roman" w:cs="Times New Roman"/>
        </w:rPr>
        <w:t xml:space="preserve">Brennan, J. F., &amp; Jaworski, P. (2015). </w:t>
      </w:r>
      <w:r w:rsidR="00213EB8" w:rsidRPr="0031440C">
        <w:rPr>
          <w:rFonts w:ascii="Times New Roman" w:hAnsi="Times New Roman" w:cs="Times New Roman"/>
          <w:i/>
          <w:iCs/>
        </w:rPr>
        <w:t>Markets without Limits: Moral Virtues and Commercial Interests</w:t>
      </w:r>
      <w:r w:rsidR="00213EB8" w:rsidRPr="0031440C">
        <w:rPr>
          <w:rFonts w:ascii="Times New Roman" w:hAnsi="Times New Roman" w:cs="Times New Roman"/>
        </w:rPr>
        <w:t xml:space="preserve"> (1st ed.). Routledge.</w:t>
      </w:r>
    </w:p>
  </w:endnote>
  <w:endnote w:id="16">
    <w:p w14:paraId="3D8E91FF" w14:textId="77777777" w:rsidR="00213EB8"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w:t>
      </w:r>
      <w:r w:rsidR="00213EB8" w:rsidRPr="0031440C">
        <w:rPr>
          <w:rFonts w:ascii="Times New Roman" w:hAnsi="Times New Roman" w:cs="Times New Roman"/>
          <w:sz w:val="20"/>
          <w:szCs w:val="20"/>
        </w:rPr>
        <w:t xml:space="preserve">Forsythe, R., Horowitz, J. L., Savin, N. E., &amp; Sefton, M. (1994). Fairness in Simple Bargaining Experiments. </w:t>
      </w:r>
      <w:r w:rsidR="00213EB8" w:rsidRPr="0031440C">
        <w:rPr>
          <w:rFonts w:ascii="Times New Roman" w:hAnsi="Times New Roman" w:cs="Times New Roman"/>
          <w:i/>
          <w:iCs/>
          <w:sz w:val="20"/>
          <w:szCs w:val="20"/>
        </w:rPr>
        <w:t>Games and Economic Behavior</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6</w:t>
      </w:r>
      <w:r w:rsidR="00213EB8" w:rsidRPr="0031440C">
        <w:rPr>
          <w:rFonts w:ascii="Times New Roman" w:hAnsi="Times New Roman" w:cs="Times New Roman"/>
          <w:sz w:val="20"/>
          <w:szCs w:val="20"/>
        </w:rPr>
        <w:t>, 347–369.</w:t>
      </w:r>
    </w:p>
    <w:p w14:paraId="0123CD3C" w14:textId="5C6C3087"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Andreoni, J., Harbaugh, W., &amp; Vesterlund, L. (2003). The Carrot or the Stick: Rewards, Punishments, and Cooperation. </w:t>
      </w:r>
      <w:r w:rsidRPr="0031440C">
        <w:rPr>
          <w:rFonts w:ascii="Times New Roman" w:hAnsi="Times New Roman" w:cs="Times New Roman"/>
          <w:i/>
          <w:iCs/>
          <w:sz w:val="20"/>
          <w:szCs w:val="20"/>
        </w:rPr>
        <w:t>American Economic Review</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93</w:t>
      </w:r>
      <w:r w:rsidRPr="0031440C">
        <w:rPr>
          <w:rFonts w:ascii="Times New Roman" w:hAnsi="Times New Roman" w:cs="Times New Roman"/>
          <w:sz w:val="20"/>
          <w:szCs w:val="20"/>
        </w:rPr>
        <w:t>, 893–902.</w:t>
      </w:r>
    </w:p>
    <w:p w14:paraId="55BF96B1" w14:textId="354D5592"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Camerer, C. F. (2003). </w:t>
      </w:r>
      <w:r w:rsidRPr="0031440C">
        <w:rPr>
          <w:rFonts w:ascii="Times New Roman" w:hAnsi="Times New Roman" w:cs="Times New Roman"/>
          <w:i/>
          <w:iCs/>
          <w:sz w:val="20"/>
          <w:szCs w:val="20"/>
        </w:rPr>
        <w:t>Behavioral Game Theory: Experiments in Strategic Interaction</w:t>
      </w:r>
      <w:r w:rsidRPr="0031440C">
        <w:rPr>
          <w:rFonts w:ascii="Times New Roman" w:hAnsi="Times New Roman" w:cs="Times New Roman"/>
          <w:sz w:val="20"/>
          <w:szCs w:val="20"/>
        </w:rPr>
        <w:t>. Princeton University Press.</w:t>
      </w:r>
    </w:p>
    <w:p w14:paraId="76B94842" w14:textId="77777777"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Alesina, A., &amp; Giuliano, P. (2011). Chapter 4 - Preferences for Redistribution. In J. Benhabib, A. Bisin, &amp; M. O. Jackson (Eds.), </w:t>
      </w:r>
      <w:r w:rsidRPr="0031440C">
        <w:rPr>
          <w:rFonts w:ascii="Times New Roman" w:hAnsi="Times New Roman" w:cs="Times New Roman"/>
          <w:i/>
          <w:iCs/>
          <w:sz w:val="20"/>
          <w:szCs w:val="20"/>
        </w:rPr>
        <w:t>Handbook of Social Economics</w:t>
      </w:r>
      <w:r w:rsidRPr="0031440C">
        <w:rPr>
          <w:rFonts w:ascii="Times New Roman" w:hAnsi="Times New Roman" w:cs="Times New Roman"/>
          <w:sz w:val="20"/>
          <w:szCs w:val="20"/>
        </w:rPr>
        <w:t xml:space="preserve"> (Vol. 1, pp. 93–131). North-Holland.</w:t>
      </w:r>
    </w:p>
    <w:p w14:paraId="2E5899F3" w14:textId="1F58FCEC" w:rsidR="003568A5" w:rsidRPr="00213EB8" w:rsidRDefault="003568A5" w:rsidP="00213EB8">
      <w:pPr>
        <w:pStyle w:val="EndnoteText"/>
      </w:pPr>
    </w:p>
  </w:endnote>
  <w:endnote w:id="17">
    <w:p w14:paraId="2E5899F4" w14:textId="53961F2F" w:rsidR="003568A5" w:rsidRPr="00213EB8" w:rsidRDefault="003568A5" w:rsidP="00213EB8">
      <w:pPr>
        <w:pStyle w:val="EndnoteText"/>
      </w:pPr>
      <w:r w:rsidRPr="00213EB8">
        <w:rPr>
          <w:rStyle w:val="EndnoteReference"/>
        </w:rPr>
        <w:endnoteRef/>
      </w:r>
      <w:r w:rsidRPr="00213EB8">
        <w:t xml:space="preserve"> Alesina and Giuliano </w:t>
      </w:r>
      <w:r w:rsidR="00213EB8">
        <w:t>(</w:t>
      </w:r>
      <w:r w:rsidRPr="00213EB8">
        <w:t>2011</w:t>
      </w:r>
      <w:r w:rsidR="00213EB8">
        <w:t>)</w:t>
      </w:r>
      <w:r w:rsidRPr="00213EB8">
        <w:t xml:space="preserve">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18">
    <w:p w14:paraId="2E5899F5" w14:textId="77777777" w:rsidR="003568A5" w:rsidRPr="00213EB8" w:rsidRDefault="003568A5" w:rsidP="00213EB8">
      <w:pPr>
        <w:pStyle w:val="EndnoteText"/>
      </w:pPr>
      <w:r w:rsidRPr="00213EB8">
        <w:rPr>
          <w:rStyle w:val="EndnoteReference"/>
        </w:rPr>
        <w:endnoteRef/>
      </w:r>
      <w:r w:rsidRPr="00213EB8">
        <w:t xml:space="preserve"> 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19">
    <w:p w14:paraId="2E5899F6" w14:textId="77777777" w:rsidR="003568A5" w:rsidRPr="00213EB8" w:rsidRDefault="003568A5" w:rsidP="00213EB8">
      <w:pPr>
        <w:pStyle w:val="EndnoteText"/>
      </w:pPr>
      <w:r w:rsidRPr="00213EB8">
        <w:rPr>
          <w:rStyle w:val="EndnoteReference"/>
        </w:rPr>
        <w:endnoteRef/>
      </w:r>
      <w:r w:rsidRPr="00213EB8">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0">
    <w:p w14:paraId="2E5899F7" w14:textId="77777777" w:rsidR="003568A5" w:rsidRPr="00213EB8" w:rsidRDefault="003568A5" w:rsidP="00213EB8">
      <w:pPr>
        <w:pStyle w:val="EndnoteText"/>
      </w:pPr>
      <w:r w:rsidRPr="00213EB8">
        <w:rPr>
          <w:rStyle w:val="EndnoteReference"/>
        </w:rPr>
        <w:endnoteRef/>
      </w:r>
      <w:r w:rsidRPr="00213EB8">
        <w:t xml:space="preserve"> CITE</w:t>
      </w:r>
    </w:p>
  </w:endnote>
  <w:endnote w:id="21">
    <w:p w14:paraId="3566AEDC" w14:textId="77777777" w:rsidR="00213EB8" w:rsidRPr="0031440C" w:rsidRDefault="003568A5" w:rsidP="00213EB8">
      <w:pPr>
        <w:pStyle w:val="Bibliography"/>
        <w:rPr>
          <w:rFonts w:ascii="Times New Roman" w:hAnsi="Times New Roman" w:cs="Times New Roman"/>
          <w:sz w:val="20"/>
          <w:szCs w:val="20"/>
        </w:rPr>
      </w:pPr>
      <w:r w:rsidRPr="00213EB8">
        <w:rPr>
          <w:rStyle w:val="EndnoteReference"/>
          <w:sz w:val="20"/>
          <w:szCs w:val="20"/>
        </w:rPr>
        <w:endnoteRef/>
      </w:r>
      <w:r w:rsidRPr="00213EB8">
        <w:rPr>
          <w:sz w:val="20"/>
          <w:szCs w:val="20"/>
        </w:rPr>
        <w:t xml:space="preserve"> </w:t>
      </w:r>
      <w:r w:rsidR="00213EB8" w:rsidRPr="0031440C">
        <w:rPr>
          <w:rFonts w:ascii="Times New Roman" w:hAnsi="Times New Roman" w:cs="Times New Roman"/>
          <w:sz w:val="20"/>
          <w:szCs w:val="20"/>
        </w:rPr>
        <w:t xml:space="preserve">Card, D. (1990). The Impact of the Mariel Boatlift on the Miami Labor Market. </w:t>
      </w:r>
      <w:r w:rsidR="00213EB8" w:rsidRPr="0031440C">
        <w:rPr>
          <w:rFonts w:ascii="Times New Roman" w:hAnsi="Times New Roman" w:cs="Times New Roman"/>
          <w:i/>
          <w:iCs/>
          <w:sz w:val="20"/>
          <w:szCs w:val="20"/>
        </w:rPr>
        <w:t>ILR Review</w:t>
      </w:r>
      <w:r w:rsidR="00213EB8" w:rsidRPr="0031440C">
        <w:rPr>
          <w:rFonts w:ascii="Times New Roman" w:hAnsi="Times New Roman" w:cs="Times New Roman"/>
          <w:sz w:val="20"/>
          <w:szCs w:val="20"/>
        </w:rPr>
        <w:t xml:space="preserve">, </w:t>
      </w:r>
      <w:r w:rsidR="00213EB8" w:rsidRPr="0031440C">
        <w:rPr>
          <w:rFonts w:ascii="Times New Roman" w:hAnsi="Times New Roman" w:cs="Times New Roman"/>
          <w:i/>
          <w:iCs/>
          <w:sz w:val="20"/>
          <w:szCs w:val="20"/>
        </w:rPr>
        <w:t>43</w:t>
      </w:r>
      <w:r w:rsidR="00213EB8" w:rsidRPr="0031440C">
        <w:rPr>
          <w:rFonts w:ascii="Times New Roman" w:hAnsi="Times New Roman" w:cs="Times New Roman"/>
          <w:sz w:val="20"/>
          <w:szCs w:val="20"/>
        </w:rPr>
        <w:t>, 245–257.</w:t>
      </w:r>
    </w:p>
    <w:p w14:paraId="2E5899F8" w14:textId="7E58F2C7" w:rsidR="003568A5" w:rsidRPr="00213EB8" w:rsidRDefault="003568A5" w:rsidP="00213EB8">
      <w:pPr>
        <w:pStyle w:val="EndnoteText"/>
      </w:pPr>
    </w:p>
  </w:endnote>
  <w:endnote w:id="22">
    <w:p w14:paraId="45A34771" w14:textId="16D1BD8A" w:rsidR="00213EB8" w:rsidRDefault="003568A5" w:rsidP="00213EB8">
      <w:pPr>
        <w:pStyle w:val="EndnoteText"/>
        <w:rPr>
          <w:rFonts w:ascii="Times New Roman" w:hAnsi="Times New Roman" w:cs="Times New Roman"/>
        </w:rPr>
      </w:pPr>
      <w:r w:rsidRPr="00213EB8">
        <w:rPr>
          <w:rStyle w:val="EndnoteReference"/>
        </w:rPr>
        <w:endnoteRef/>
      </w:r>
      <w:r w:rsidRPr="00213EB8">
        <w:t xml:space="preserve"> </w:t>
      </w:r>
      <w:r w:rsidR="00213EB8" w:rsidRPr="0031440C">
        <w:rPr>
          <w:rFonts w:ascii="Times New Roman" w:hAnsi="Times New Roman" w:cs="Times New Roman"/>
        </w:rPr>
        <w:t xml:space="preserve">Card, D., &amp; DiNardo, J. (2000). Do Immigrant Inflows Lead to Native Outflows? </w:t>
      </w:r>
      <w:r w:rsidR="00213EB8" w:rsidRPr="0031440C">
        <w:rPr>
          <w:rFonts w:ascii="Times New Roman" w:hAnsi="Times New Roman" w:cs="Times New Roman"/>
          <w:i/>
          <w:iCs/>
        </w:rPr>
        <w:t>The American Economic Review</w:t>
      </w:r>
      <w:r w:rsidR="00213EB8" w:rsidRPr="0031440C">
        <w:rPr>
          <w:rFonts w:ascii="Times New Roman" w:hAnsi="Times New Roman" w:cs="Times New Roman"/>
        </w:rPr>
        <w:t xml:space="preserve">, </w:t>
      </w:r>
      <w:r w:rsidR="00213EB8" w:rsidRPr="0031440C">
        <w:rPr>
          <w:rFonts w:ascii="Times New Roman" w:hAnsi="Times New Roman" w:cs="Times New Roman"/>
          <w:i/>
          <w:iCs/>
        </w:rPr>
        <w:t>90</w:t>
      </w:r>
      <w:r w:rsidR="00213EB8" w:rsidRPr="0031440C">
        <w:rPr>
          <w:rFonts w:ascii="Times New Roman" w:hAnsi="Times New Roman" w:cs="Times New Roman"/>
        </w:rPr>
        <w:t>, 360–367.</w:t>
      </w:r>
    </w:p>
    <w:p w14:paraId="07610511" w14:textId="77777777" w:rsidR="00213EB8" w:rsidRPr="0031440C" w:rsidRDefault="00213EB8" w:rsidP="00213EB8">
      <w:pPr>
        <w:pStyle w:val="EndnoteText"/>
        <w:rPr>
          <w:rFonts w:ascii="Times New Roman" w:hAnsi="Times New Roman" w:cs="Times New Roman"/>
        </w:rPr>
      </w:pPr>
    </w:p>
    <w:p w14:paraId="14DDC604" w14:textId="77777777"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Card, D. (2001). Immigrant Inflows, Native Outflows, and the Local Labor Market Impacts of Higher Immigration. </w:t>
      </w:r>
      <w:r w:rsidRPr="0031440C">
        <w:rPr>
          <w:rFonts w:ascii="Times New Roman" w:hAnsi="Times New Roman" w:cs="Times New Roman"/>
          <w:i/>
          <w:iCs/>
          <w:sz w:val="20"/>
          <w:szCs w:val="20"/>
        </w:rPr>
        <w:t>Journal of Labor Econom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19</w:t>
      </w:r>
      <w:r w:rsidRPr="0031440C">
        <w:rPr>
          <w:rFonts w:ascii="Times New Roman" w:hAnsi="Times New Roman" w:cs="Times New Roman"/>
          <w:sz w:val="20"/>
          <w:szCs w:val="20"/>
        </w:rPr>
        <w:t>, 22–64.</w:t>
      </w:r>
    </w:p>
    <w:p w14:paraId="4275AD49" w14:textId="77777777"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Ottaviano, G. I., &amp; Peri, G. (2012). Rethinking the Effect of Immigration on Wages. </w:t>
      </w:r>
      <w:r w:rsidRPr="0031440C">
        <w:rPr>
          <w:rFonts w:ascii="Times New Roman" w:hAnsi="Times New Roman" w:cs="Times New Roman"/>
          <w:i/>
          <w:iCs/>
          <w:sz w:val="20"/>
          <w:szCs w:val="20"/>
        </w:rPr>
        <w:t>Journal of the European Economic Association</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10</w:t>
      </w:r>
      <w:r w:rsidRPr="0031440C">
        <w:rPr>
          <w:rFonts w:ascii="Times New Roman" w:hAnsi="Times New Roman" w:cs="Times New Roman"/>
          <w:sz w:val="20"/>
          <w:szCs w:val="20"/>
        </w:rPr>
        <w:t>, 152–197.</w:t>
      </w:r>
    </w:p>
    <w:p w14:paraId="1B23E5C1" w14:textId="77777777"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Ottaviano, G. I. P., Peri, G., &amp; Wright, G. C. (2013). Immigration, Offshoring, and American Jobs. </w:t>
      </w:r>
      <w:r w:rsidRPr="0031440C">
        <w:rPr>
          <w:rFonts w:ascii="Times New Roman" w:hAnsi="Times New Roman" w:cs="Times New Roman"/>
          <w:i/>
          <w:iCs/>
          <w:sz w:val="20"/>
          <w:szCs w:val="20"/>
        </w:rPr>
        <w:t>American Economic Review</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103</w:t>
      </w:r>
      <w:r w:rsidRPr="0031440C">
        <w:rPr>
          <w:rFonts w:ascii="Times New Roman" w:hAnsi="Times New Roman" w:cs="Times New Roman"/>
          <w:sz w:val="20"/>
          <w:szCs w:val="20"/>
        </w:rPr>
        <w:t>, 1925–59.</w:t>
      </w:r>
    </w:p>
    <w:p w14:paraId="135E7E6E" w14:textId="65E121A4" w:rsidR="00213EB8" w:rsidRP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Peri, G. (2016). Immigrants, Productivity, and Labor Markets. </w:t>
      </w:r>
      <w:r w:rsidRPr="0031440C">
        <w:rPr>
          <w:rFonts w:ascii="Times New Roman" w:hAnsi="Times New Roman" w:cs="Times New Roman"/>
          <w:i/>
          <w:iCs/>
          <w:sz w:val="20"/>
          <w:szCs w:val="20"/>
        </w:rPr>
        <w:t>Journal of Economic Perspective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30</w:t>
      </w:r>
      <w:r w:rsidRPr="0031440C">
        <w:rPr>
          <w:rFonts w:ascii="Times New Roman" w:hAnsi="Times New Roman" w:cs="Times New Roman"/>
          <w:sz w:val="20"/>
          <w:szCs w:val="20"/>
        </w:rPr>
        <w:t>, 3–29.</w:t>
      </w:r>
    </w:p>
  </w:endnote>
  <w:endnote w:id="23">
    <w:p w14:paraId="2E5899FA" w14:textId="37D1791D" w:rsidR="003568A5" w:rsidRDefault="003568A5" w:rsidP="00213EB8">
      <w:pPr>
        <w:pStyle w:val="EndnoteText"/>
      </w:pPr>
      <w:r w:rsidRPr="00213EB8">
        <w:rPr>
          <w:rStyle w:val="EndnoteReference"/>
        </w:rPr>
        <w:endnoteRef/>
      </w:r>
      <w:r w:rsidRPr="00213EB8">
        <w:t xml:space="preserve"> Hunt and Gauthier-Loiselle</w:t>
      </w:r>
      <w:r w:rsidR="00213EB8">
        <w:t xml:space="preserve"> (</w:t>
      </w:r>
      <w:r w:rsidRPr="00213EB8">
        <w:t>2010</w:t>
      </w:r>
      <w:r w:rsidR="00213EB8">
        <w:t>)</w:t>
      </w:r>
      <w:r w:rsidRPr="00213EB8">
        <w:t>; Hunt, 2011; Kerr and Lincoln, 2010. Though Borjas and Doran, 2012 shows a null effect, there are no studies showing a decrease in productivity.</w:t>
      </w:r>
      <w:r w:rsidR="00213EB8">
        <w:t xml:space="preserve"> See:</w:t>
      </w:r>
    </w:p>
    <w:p w14:paraId="0531934F" w14:textId="77777777" w:rsidR="00213EB8" w:rsidRDefault="00213EB8" w:rsidP="00213EB8">
      <w:pPr>
        <w:pStyle w:val="Bibliography"/>
        <w:rPr>
          <w:rFonts w:ascii="Times New Roman" w:hAnsi="Times New Roman" w:cs="Times New Roman"/>
          <w:sz w:val="20"/>
          <w:szCs w:val="20"/>
        </w:rPr>
      </w:pPr>
    </w:p>
    <w:p w14:paraId="678F1279" w14:textId="10BF719D"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Hunt, J., &amp; Gauthier-Loiselle, M. (2010). How Much Does Immigration Boost Innovation? </w:t>
      </w:r>
      <w:r w:rsidRPr="0031440C">
        <w:rPr>
          <w:rFonts w:ascii="Times New Roman" w:hAnsi="Times New Roman" w:cs="Times New Roman"/>
          <w:i/>
          <w:iCs/>
          <w:sz w:val="20"/>
          <w:szCs w:val="20"/>
        </w:rPr>
        <w:t>American Economic Journal: Macroeconom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2</w:t>
      </w:r>
      <w:r w:rsidRPr="0031440C">
        <w:rPr>
          <w:rFonts w:ascii="Times New Roman" w:hAnsi="Times New Roman" w:cs="Times New Roman"/>
          <w:sz w:val="20"/>
          <w:szCs w:val="20"/>
        </w:rPr>
        <w:t>, 31–56.</w:t>
      </w:r>
    </w:p>
    <w:p w14:paraId="3FCF9152" w14:textId="669EB932"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Hunt, J. (2011). Which Immigrants Are Most Innovative and Entrepreneurial? Distinctions by Entry Visa. </w:t>
      </w:r>
      <w:r w:rsidRPr="0031440C">
        <w:rPr>
          <w:rFonts w:ascii="Times New Roman" w:hAnsi="Times New Roman" w:cs="Times New Roman"/>
          <w:i/>
          <w:iCs/>
          <w:sz w:val="20"/>
          <w:szCs w:val="20"/>
        </w:rPr>
        <w:t>Journal of Labor Econom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29</w:t>
      </w:r>
      <w:r w:rsidRPr="0031440C">
        <w:rPr>
          <w:rFonts w:ascii="Times New Roman" w:hAnsi="Times New Roman" w:cs="Times New Roman"/>
          <w:sz w:val="20"/>
          <w:szCs w:val="20"/>
        </w:rPr>
        <w:t>, 417–457.</w:t>
      </w:r>
    </w:p>
    <w:p w14:paraId="401F60BE" w14:textId="77777777" w:rsidR="00213EB8"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Kerr, W. R., &amp; Lincoln, W. F. (2010). The Supply Side of Innovation: H</w:t>
      </w:r>
      <w:r w:rsidRPr="0031440C">
        <w:rPr>
          <w:rFonts w:ascii="Cambria Math" w:hAnsi="Cambria Math" w:cs="Cambria Math"/>
          <w:sz w:val="20"/>
          <w:szCs w:val="20"/>
        </w:rPr>
        <w:t>‐</w:t>
      </w:r>
      <w:r w:rsidRPr="0031440C">
        <w:rPr>
          <w:rFonts w:ascii="Times New Roman" w:hAnsi="Times New Roman" w:cs="Times New Roman"/>
          <w:sz w:val="20"/>
          <w:szCs w:val="20"/>
        </w:rPr>
        <w:t xml:space="preserve">1B Visa Reforms and U.S. Ethnic Invention. </w:t>
      </w:r>
      <w:r w:rsidRPr="0031440C">
        <w:rPr>
          <w:rFonts w:ascii="Times New Roman" w:hAnsi="Times New Roman" w:cs="Times New Roman"/>
          <w:i/>
          <w:iCs/>
          <w:sz w:val="20"/>
          <w:szCs w:val="20"/>
        </w:rPr>
        <w:t>Journal of Labor Economics</w:t>
      </w:r>
      <w:r w:rsidRPr="0031440C">
        <w:rPr>
          <w:rFonts w:ascii="Times New Roman" w:hAnsi="Times New Roman" w:cs="Times New Roman"/>
          <w:sz w:val="20"/>
          <w:szCs w:val="20"/>
        </w:rPr>
        <w:t xml:space="preserve">, </w:t>
      </w:r>
      <w:r w:rsidRPr="0031440C">
        <w:rPr>
          <w:rFonts w:ascii="Times New Roman" w:hAnsi="Times New Roman" w:cs="Times New Roman"/>
          <w:i/>
          <w:iCs/>
          <w:sz w:val="20"/>
          <w:szCs w:val="20"/>
        </w:rPr>
        <w:t>28</w:t>
      </w:r>
      <w:r w:rsidRPr="0031440C">
        <w:rPr>
          <w:rFonts w:ascii="Times New Roman" w:hAnsi="Times New Roman" w:cs="Times New Roman"/>
          <w:sz w:val="20"/>
          <w:szCs w:val="20"/>
        </w:rPr>
        <w:t>, 473–508.</w:t>
      </w:r>
    </w:p>
    <w:p w14:paraId="72339671" w14:textId="42F57BAA" w:rsidR="00213EB8" w:rsidRPr="0031440C" w:rsidRDefault="00213EB8" w:rsidP="00213EB8">
      <w:pPr>
        <w:pStyle w:val="Bibliography"/>
        <w:rPr>
          <w:rFonts w:ascii="Times New Roman" w:hAnsi="Times New Roman" w:cs="Times New Roman"/>
          <w:sz w:val="20"/>
          <w:szCs w:val="20"/>
        </w:rPr>
      </w:pPr>
      <w:r w:rsidRPr="0031440C">
        <w:rPr>
          <w:rFonts w:ascii="Times New Roman" w:hAnsi="Times New Roman" w:cs="Times New Roman"/>
          <w:sz w:val="20"/>
          <w:szCs w:val="20"/>
        </w:rPr>
        <w:t xml:space="preserve">Borjas, G. J., &amp; Doran, K. B. (2012). The Collapse of the Soviet Union and the Productivity of American Mathematicians. </w:t>
      </w:r>
      <w:r w:rsidRPr="0031440C">
        <w:rPr>
          <w:rFonts w:ascii="Times New Roman" w:hAnsi="Times New Roman" w:cs="Times New Roman"/>
          <w:i/>
          <w:iCs/>
          <w:sz w:val="20"/>
          <w:szCs w:val="20"/>
        </w:rPr>
        <w:t>The Quarterly Journal of Economics</w:t>
      </w:r>
      <w:r>
        <w:rPr>
          <w:rFonts w:ascii="Times New Roman" w:hAnsi="Times New Roman" w:cs="Times New Roman"/>
          <w:sz w:val="20"/>
          <w:szCs w:val="20"/>
        </w:rPr>
        <w:t>, 127(3</w:t>
      </w:r>
      <w:bookmarkStart w:id="5" w:name="_GoBack"/>
      <w:bookmarkEnd w:id="5"/>
      <w:r>
        <w:rPr>
          <w:rFonts w:ascii="Times New Roman" w:hAnsi="Times New Roman" w:cs="Times New Roman"/>
          <w:sz w:val="20"/>
          <w:szCs w:val="20"/>
        </w:rPr>
        <w:t>), 1143-1203.</w:t>
      </w:r>
    </w:p>
    <w:p w14:paraId="58EF1896" w14:textId="77777777" w:rsidR="00213EB8" w:rsidRPr="00213EB8" w:rsidRDefault="00213EB8" w:rsidP="00213EB8">
      <w:pPr>
        <w:pStyle w:val="EndnoteText"/>
      </w:pPr>
    </w:p>
  </w:endnote>
  <w:endnote w:id="24">
    <w:p w14:paraId="2E5899FB" w14:textId="77777777" w:rsidR="003568A5" w:rsidRPr="00213EB8" w:rsidRDefault="003568A5" w:rsidP="00213EB8">
      <w:pPr>
        <w:pStyle w:val="EndnoteText"/>
      </w:pPr>
      <w:r w:rsidRPr="00213EB8">
        <w:rPr>
          <w:rStyle w:val="EndnoteReference"/>
        </w:rPr>
        <w:endnoteRef/>
      </w:r>
      <w:r w:rsidRPr="00213EB8">
        <w:t xml:space="preserve"> Card and Peri discuss their differences in a review of Borjas book at the Journal of Economic Literature. See: Card and Peri, 2016 Review Essay.</w:t>
      </w:r>
    </w:p>
  </w:endnote>
  <w:endnote w:id="25">
    <w:p w14:paraId="2E5899FC" w14:textId="77777777" w:rsidR="003568A5" w:rsidRPr="00213EB8" w:rsidRDefault="003568A5" w:rsidP="00213EB8">
      <w:pPr>
        <w:pStyle w:val="EndnoteText"/>
      </w:pPr>
      <w:r w:rsidRPr="00213EB8">
        <w:rPr>
          <w:rStyle w:val="EndnoteReference"/>
        </w:rPr>
        <w:endnoteRef/>
      </w:r>
      <w:r w:rsidRPr="00213EB8">
        <w:t xml:space="preserve"> Miles and Cox, 2014; Adelman et al, 2017; Light and Miller, 2018</w:t>
      </w:r>
    </w:p>
  </w:endnote>
  <w:endnote w:id="26">
    <w:p w14:paraId="2E5899FD" w14:textId="77777777" w:rsidR="003568A5" w:rsidRPr="00213EB8" w:rsidRDefault="003568A5" w:rsidP="00213EB8">
      <w:pPr>
        <w:pStyle w:val="EndnoteText"/>
      </w:pPr>
      <w:r w:rsidRPr="00213EB8">
        <w:rPr>
          <w:rStyle w:val="EndnoteReference"/>
        </w:rPr>
        <w:endnoteRef/>
      </w:r>
      <w:r w:rsidRPr="00213EB8">
        <w:t xml:space="preserve"> Adams and Page (2005), Beine et al (2011) Brown and Jimenez-Soto (2015).</w:t>
      </w:r>
    </w:p>
  </w:endnote>
  <w:endnote w:id="27">
    <w:p w14:paraId="2E5899FE" w14:textId="77777777" w:rsidR="003568A5" w:rsidRPr="00213EB8" w:rsidRDefault="003568A5" w:rsidP="00213EB8">
      <w:pPr>
        <w:pStyle w:val="EndnoteText"/>
      </w:pPr>
      <w:r w:rsidRPr="00213EB8">
        <w:rPr>
          <w:rStyle w:val="EndnoteReference"/>
        </w:rPr>
        <w:endnoteRef/>
      </w:r>
      <w:r w:rsidRPr="00213EB8">
        <w:t xml:space="preserve"> Clemens, 2011; Gibson and McKenzie, 2011.</w:t>
      </w:r>
    </w:p>
  </w:endnote>
  <w:endnote w:id="28">
    <w:p w14:paraId="2E5899FF" w14:textId="77777777" w:rsidR="003568A5" w:rsidRPr="00213EB8" w:rsidRDefault="003568A5" w:rsidP="00213EB8">
      <w:pPr>
        <w:pStyle w:val="EndnoteText"/>
      </w:pPr>
      <w:r w:rsidRPr="00213EB8">
        <w:rPr>
          <w:rStyle w:val="EndnoteReference"/>
        </w:rPr>
        <w:endnoteRef/>
      </w:r>
      <w:r w:rsidRPr="00213EB8">
        <w:t xml:space="preserve"> Docquier and Rapoport, 2012.</w:t>
      </w:r>
    </w:p>
  </w:endnote>
  <w:endnote w:id="29">
    <w:p w14:paraId="2E589A00" w14:textId="77777777" w:rsidR="003568A5" w:rsidRPr="00213EB8" w:rsidRDefault="003568A5" w:rsidP="00213EB8">
      <w:pPr>
        <w:pStyle w:val="EndnoteText"/>
      </w:pPr>
      <w:r w:rsidRPr="00213EB8">
        <w:rPr>
          <w:rStyle w:val="EndnoteReference"/>
        </w:rPr>
        <w:endnoteRef/>
      </w:r>
      <w:r w:rsidRPr="00213EB8">
        <w:t xml:space="preserve"> Substantial evidence in favor of immigration is also found in Mountford, 1997; Stark et al, 1997; Beine et al, 2001; Beine et al, 2008; Li et al, 2017; Theoharides, 2018.</w:t>
      </w:r>
    </w:p>
  </w:endnote>
  <w:endnote w:id="30">
    <w:p w14:paraId="2E589A01" w14:textId="77777777" w:rsidR="003568A5" w:rsidRPr="00213EB8" w:rsidRDefault="003568A5" w:rsidP="00213EB8">
      <w:pPr>
        <w:pStyle w:val="EndnoteText"/>
      </w:pPr>
      <w:r w:rsidRPr="00213EB8">
        <w:rPr>
          <w:rStyle w:val="EndnoteReference"/>
        </w:rPr>
        <w:endnoteRef/>
      </w:r>
      <w:r w:rsidRPr="00213EB8">
        <w:t xml:space="preserve"> Carens, 1987</w:t>
      </w:r>
    </w:p>
  </w:endnote>
  <w:endnote w:id="31">
    <w:p w14:paraId="2E589A02" w14:textId="77777777" w:rsidR="003568A5" w:rsidRPr="00213EB8" w:rsidRDefault="003568A5" w:rsidP="00213EB8">
      <w:pPr>
        <w:pStyle w:val="EndnoteText"/>
      </w:pPr>
      <w:r w:rsidRPr="00213EB8">
        <w:rPr>
          <w:rStyle w:val="EndnoteReference"/>
        </w:rPr>
        <w:endnoteRef/>
      </w:r>
      <w:r w:rsidRPr="00213EB8">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when we engage with someone else. The alternatives for affording a visa, however, are just governments facilitating these exchang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auto"/>
    <w:pitch w:val="variable"/>
    <w:sig w:usb0="E0002A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5899E2" w14:textId="77777777" w:rsidR="00D86D4C" w:rsidRDefault="00DF3428">
      <w:r>
        <w:separator/>
      </w:r>
    </w:p>
  </w:footnote>
  <w:footnote w:type="continuationSeparator" w:id="0">
    <w:p w14:paraId="2E5899E3" w14:textId="77777777" w:rsidR="00D86D4C" w:rsidRDefault="00DF34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FFFFFF7C"/>
    <w:multiLevelType w:val="singleLevel"/>
    <w:tmpl w:val="283A7C2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96C8EC62"/>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1DEC27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A2091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35614C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1507A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57C4FF0"/>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1307466"/>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E54FCC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2C6563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70CD2DE"/>
    <w:multiLevelType w:val="multilevel"/>
    <w:tmpl w:val="C938ED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18646226"/>
    <w:multiLevelType w:val="hybridMultilevel"/>
    <w:tmpl w:val="2F08D29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C1AE401"/>
    <w:multiLevelType w:val="multilevel"/>
    <w:tmpl w:val="213ECC1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71315DCA"/>
    <w:multiLevelType w:val="multilevel"/>
    <w:tmpl w:val="E47CFBB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11"/>
  </w:num>
  <w:num w:numId="2">
    <w:abstractNumId w:val="11"/>
  </w:num>
  <w:num w:numId="3">
    <w:abstractNumId w:val="1"/>
  </w:num>
  <w:num w:numId="4">
    <w:abstractNumId w:val="2"/>
  </w:num>
  <w:num w:numId="5">
    <w:abstractNumId w:val="3"/>
  </w:num>
  <w:num w:numId="6">
    <w:abstractNumId w:val="4"/>
  </w:num>
  <w:num w:numId="7">
    <w:abstractNumId w:val="9"/>
  </w:num>
  <w:num w:numId="8">
    <w:abstractNumId w:val="5"/>
  </w:num>
  <w:num w:numId="9">
    <w:abstractNumId w:val="6"/>
  </w:num>
  <w:num w:numId="10">
    <w:abstractNumId w:val="7"/>
  </w:num>
  <w:num w:numId="11">
    <w:abstractNumId w:val="8"/>
  </w:num>
  <w:num w:numId="12">
    <w:abstractNumId w:val="10"/>
  </w:num>
  <w:num w:numId="13">
    <w:abstractNumId w:val="13"/>
  </w:num>
  <w:num w:numId="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zoom w:percent="168"/>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213EB8"/>
    <w:rsid w:val="0033300F"/>
    <w:rsid w:val="003568A5"/>
    <w:rsid w:val="004E29B3"/>
    <w:rsid w:val="00590D07"/>
    <w:rsid w:val="00784D58"/>
    <w:rsid w:val="008D6863"/>
    <w:rsid w:val="00902691"/>
    <w:rsid w:val="00B86B75"/>
    <w:rsid w:val="00BC48D5"/>
    <w:rsid w:val="00C36279"/>
    <w:rsid w:val="00D86D4C"/>
    <w:rsid w:val="00DF3428"/>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5899A5"/>
  <w15:docId w15:val="{E6454597-05B7-F545-9720-8DE3F9048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DE02FB"/>
    <w:pPr>
      <w:keepNext/>
      <w:keepLines/>
      <w:spacing w:before="480" w:after="0"/>
      <w:outlineLvl w:val="0"/>
    </w:pPr>
    <w:rPr>
      <w:rFonts w:ascii="Times" w:eastAsiaTheme="majorEastAsia" w:hAnsi="Times" w:cstheme="majorBidi"/>
      <w:b/>
      <w:bCs/>
      <w:szCs w:val="32"/>
    </w:rPr>
  </w:style>
  <w:style w:type="paragraph" w:styleId="Heading2">
    <w:name w:val="heading 2"/>
    <w:basedOn w:val="Normal"/>
    <w:next w:val="BodyText"/>
    <w:uiPriority w:val="9"/>
    <w:unhideWhenUsed/>
    <w:qFormat/>
    <w:rsid w:val="00C261AA"/>
    <w:pPr>
      <w:keepNext/>
      <w:keepLines/>
      <w:spacing w:before="200" w:after="0"/>
      <w:outlineLvl w:val="1"/>
    </w:pPr>
    <w:rPr>
      <w:rFonts w:ascii="Times" w:eastAsiaTheme="majorEastAsia" w:hAnsi="Times" w:cstheme="majorBidi"/>
      <w:b/>
      <w:bCs/>
      <w:szCs w:val="32"/>
    </w:rPr>
  </w:style>
  <w:style w:type="paragraph" w:styleId="Heading3">
    <w:name w:val="heading 3"/>
    <w:basedOn w:val="Normal"/>
    <w:next w:val="BodyText"/>
    <w:uiPriority w:val="9"/>
    <w:unhideWhenUsed/>
    <w:qFormat/>
    <w:rsid w:val="00C261AA"/>
    <w:pPr>
      <w:keepNext/>
      <w:keepLines/>
      <w:spacing w:before="200" w:after="0"/>
      <w:outlineLvl w:val="2"/>
    </w:pPr>
    <w:rPr>
      <w:rFonts w:ascii="Times" w:eastAsiaTheme="majorEastAsia" w:hAnsi="Times" w:cstheme="majorBidi"/>
      <w:b/>
      <w:bCs/>
      <w:szCs w:val="28"/>
    </w:rPr>
  </w:style>
  <w:style w:type="paragraph" w:styleId="Heading4">
    <w:name w:val="heading 4"/>
    <w:basedOn w:val="Normal"/>
    <w:next w:val="BodyText"/>
    <w:uiPriority w:val="9"/>
    <w:unhideWhenUsed/>
    <w:qFormat/>
    <w:rsid w:val="00E6245B"/>
    <w:pPr>
      <w:keepNext/>
      <w:keepLines/>
      <w:pageBreakBefore/>
      <w:spacing w:before="200" w:after="0"/>
      <w:outlineLvl w:val="3"/>
    </w:pPr>
    <w:rPr>
      <w:rFonts w:ascii="Times" w:eastAsiaTheme="majorEastAsia" w:hAnsi="Times" w:cstheme="majorBidi"/>
      <w:b/>
      <w:bCs/>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E15B6"/>
    <w:pPr>
      <w:spacing w:before="180" w:after="180"/>
    </w:pPr>
    <w:rPr>
      <w:rFonts w:ascii="Times" w:hAnsi="Times"/>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FB1D26"/>
    <w:pPr>
      <w:keepNext/>
      <w:keepLines/>
      <w:spacing w:before="480" w:after="240"/>
      <w:jc w:val="center"/>
    </w:pPr>
    <w:rPr>
      <w:rFonts w:ascii="Times" w:eastAsiaTheme="majorEastAsia" w:hAnsi="Times" w:cstheme="majorBidi"/>
      <w:b/>
      <w:bCs/>
      <w:sz w:val="36"/>
      <w:szCs w:val="36"/>
    </w:rPr>
  </w:style>
  <w:style w:type="paragraph" w:styleId="Subtitle">
    <w:name w:val="Subtitle"/>
    <w:basedOn w:val="Title"/>
    <w:next w:val="BodyText"/>
    <w:qFormat/>
    <w:rsid w:val="00FB1D26"/>
    <w:pPr>
      <w:spacing w:before="240"/>
    </w:pPr>
    <w:rPr>
      <w:sz w:val="30"/>
      <w:szCs w:val="30"/>
    </w:rPr>
  </w:style>
  <w:style w:type="paragraph" w:customStyle="1" w:styleId="Author">
    <w:name w:val="Author"/>
    <w:next w:val="BodyText"/>
    <w:qFormat/>
    <w:rsid w:val="00EE15B6"/>
    <w:pPr>
      <w:keepNext/>
      <w:keepLines/>
      <w:jc w:val="center"/>
    </w:pPr>
    <w:rPr>
      <w:rFonts w:ascii="Times" w:hAnsi="Times"/>
    </w:rPr>
  </w:style>
  <w:style w:type="paragraph" w:styleId="Date">
    <w:name w:val="Date"/>
    <w:next w:val="BodyText"/>
    <w:qFormat/>
    <w:rsid w:val="00FB1D26"/>
    <w:pPr>
      <w:keepNext/>
      <w:keepLines/>
      <w:jc w:val="center"/>
    </w:pPr>
    <w:rPr>
      <w:rFonts w:ascii="Times" w:hAnsi="Times"/>
    </w:rPr>
  </w:style>
  <w:style w:type="paragraph" w:customStyle="1" w:styleId="Abstract">
    <w:name w:val="Abstract"/>
    <w:basedOn w:val="Normal"/>
    <w:next w:val="BodyText"/>
    <w:qFormat/>
    <w:rsid w:val="00EE15B6"/>
    <w:pPr>
      <w:keepNext/>
      <w:keepLines/>
      <w:spacing w:before="300" w:after="300"/>
    </w:pPr>
    <w:rPr>
      <w:rFonts w:ascii="Times" w:hAnsi="Times"/>
      <w:sz w:val="20"/>
      <w:szCs w:val="20"/>
    </w:rPr>
  </w:style>
  <w:style w:type="paragraph" w:styleId="Bibliography">
    <w:name w:val="Bibliography"/>
    <w:basedOn w:val="Normal"/>
    <w:qFormat/>
    <w:rsid w:val="00EE15B6"/>
    <w:rPr>
      <w:rFonts w:ascii="Times" w:hAnsi="Time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60753E"/>
    <w:pPr>
      <w:spacing w:after="0"/>
    </w:pPr>
    <w:rPr>
      <w:rFonts w:ascii="Times" w:hAnsi="Times"/>
      <w:sz w:val="20"/>
    </w:rPr>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E15B6"/>
    <w:pPr>
      <w:spacing w:after="120"/>
    </w:pPr>
    <w:rPr>
      <w:rFonts w:ascii="Times" w:hAnsi="Times"/>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rsid w:val="00EE15B6"/>
    <w:rPr>
      <w:rFonts w:ascii="Times" w:hAnsi="Times"/>
    </w:rPr>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EE15B6"/>
    <w:rPr>
      <w:rFonts w:ascii="Times" w:hAnsi="Times"/>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Pr>
      <w:rFonts w:ascii="Times" w:hAnsi="Times"/>
      <w:i/>
      <w:vertAlign w:val="superscript"/>
    </w:rPr>
  </w:style>
  <w:style w:type="character" w:styleId="Hyperlink">
    <w:name w:val="Hyperlink"/>
    <w:basedOn w:val="CaptionChar"/>
    <w:rsid w:val="00C261AA"/>
    <w:rPr>
      <w:rFonts w:ascii="Times" w:hAnsi="Times"/>
      <w:i w:val="0"/>
      <w:color w:val="auto"/>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i/>
      <w:color w:val="204A87"/>
      <w:sz w:val="22"/>
      <w:shd w:val="clear" w:color="auto" w:fill="F8F8F8"/>
    </w:rPr>
  </w:style>
  <w:style w:type="character" w:customStyle="1" w:styleId="DataTypeTok">
    <w:name w:val="DataTypeTok"/>
    <w:basedOn w:val="VerbatimChar"/>
    <w:rPr>
      <w:rFonts w:ascii="Consolas" w:hAnsi="Consolas"/>
      <w:i/>
      <w:color w:val="204A87"/>
      <w:sz w:val="22"/>
      <w:shd w:val="clear" w:color="auto" w:fill="F8F8F8"/>
    </w:rPr>
  </w:style>
  <w:style w:type="character" w:customStyle="1" w:styleId="DecValTok">
    <w:name w:val="DecValTok"/>
    <w:basedOn w:val="VerbatimChar"/>
    <w:rPr>
      <w:rFonts w:ascii="Consolas" w:hAnsi="Consolas"/>
      <w:i/>
      <w:color w:val="0000CF"/>
      <w:sz w:val="22"/>
      <w:shd w:val="clear" w:color="auto" w:fill="F8F8F8"/>
    </w:rPr>
  </w:style>
  <w:style w:type="character" w:customStyle="1" w:styleId="BaseNTok">
    <w:name w:val="BaseNTok"/>
    <w:basedOn w:val="VerbatimChar"/>
    <w:rPr>
      <w:rFonts w:ascii="Consolas" w:hAnsi="Consolas"/>
      <w:i/>
      <w:color w:val="0000CF"/>
      <w:sz w:val="22"/>
      <w:shd w:val="clear" w:color="auto" w:fill="F8F8F8"/>
    </w:rPr>
  </w:style>
  <w:style w:type="character" w:customStyle="1" w:styleId="FloatTok">
    <w:name w:val="FloatTok"/>
    <w:basedOn w:val="VerbatimChar"/>
    <w:rPr>
      <w:rFonts w:ascii="Consolas" w:hAnsi="Consolas"/>
      <w:i/>
      <w:color w:val="0000CF"/>
      <w:sz w:val="22"/>
      <w:shd w:val="clear" w:color="auto" w:fill="F8F8F8"/>
    </w:rPr>
  </w:style>
  <w:style w:type="character" w:customStyle="1" w:styleId="ConstantTok">
    <w:name w:val="ConstantTok"/>
    <w:basedOn w:val="VerbatimChar"/>
    <w:rPr>
      <w:rFonts w:ascii="Consolas" w:hAnsi="Consolas"/>
      <w:i/>
      <w:color w:val="000000"/>
      <w:sz w:val="22"/>
      <w:shd w:val="clear" w:color="auto" w:fill="F8F8F8"/>
    </w:rPr>
  </w:style>
  <w:style w:type="character" w:customStyle="1" w:styleId="CharTok">
    <w:name w:val="CharTok"/>
    <w:basedOn w:val="VerbatimChar"/>
    <w:rPr>
      <w:rFonts w:ascii="Consolas" w:hAnsi="Consolas"/>
      <w:i/>
      <w:color w:val="4E9A06"/>
      <w:sz w:val="22"/>
      <w:shd w:val="clear" w:color="auto" w:fill="F8F8F8"/>
    </w:rPr>
  </w:style>
  <w:style w:type="character" w:customStyle="1" w:styleId="SpecialCharTok">
    <w:name w:val="SpecialCharTok"/>
    <w:basedOn w:val="VerbatimChar"/>
    <w:rPr>
      <w:rFonts w:ascii="Consolas" w:hAnsi="Consolas"/>
      <w:i/>
      <w:color w:val="000000"/>
      <w:sz w:val="22"/>
      <w:shd w:val="clear" w:color="auto" w:fill="F8F8F8"/>
    </w:rPr>
  </w:style>
  <w:style w:type="character" w:customStyle="1" w:styleId="StringTok">
    <w:name w:val="StringTok"/>
    <w:basedOn w:val="VerbatimChar"/>
    <w:rPr>
      <w:rFonts w:ascii="Consolas" w:hAnsi="Consolas"/>
      <w:i/>
      <w:color w:val="4E9A06"/>
      <w:sz w:val="22"/>
      <w:shd w:val="clear" w:color="auto" w:fill="F8F8F8"/>
    </w:rPr>
  </w:style>
  <w:style w:type="character" w:customStyle="1" w:styleId="VerbatimStringTok">
    <w:name w:val="VerbatimStringTok"/>
    <w:basedOn w:val="VerbatimChar"/>
    <w:rPr>
      <w:rFonts w:ascii="Consolas" w:hAnsi="Consolas"/>
      <w:i/>
      <w:color w:val="4E9A06"/>
      <w:sz w:val="22"/>
      <w:shd w:val="clear" w:color="auto" w:fill="F8F8F8"/>
    </w:rPr>
  </w:style>
  <w:style w:type="character" w:customStyle="1" w:styleId="SpecialStringTok">
    <w:name w:val="SpecialStringTok"/>
    <w:basedOn w:val="VerbatimChar"/>
    <w:rPr>
      <w:rFonts w:ascii="Consolas" w:hAnsi="Consolas"/>
      <w:i/>
      <w:color w:val="4E9A06"/>
      <w:sz w:val="22"/>
      <w:shd w:val="clear" w:color="auto" w:fill="F8F8F8"/>
    </w:rPr>
  </w:style>
  <w:style w:type="character" w:customStyle="1" w:styleId="ImportTok">
    <w:name w:val="ImportTok"/>
    <w:basedOn w:val="VerbatimChar"/>
    <w:rPr>
      <w:rFonts w:ascii="Consolas" w:hAnsi="Consolas"/>
      <w:i/>
      <w:sz w:val="22"/>
      <w:shd w:val="clear" w:color="auto" w:fill="F8F8F8"/>
    </w:rPr>
  </w:style>
  <w:style w:type="character" w:customStyle="1" w:styleId="CommentTok">
    <w:name w:val="CommentTok"/>
    <w:basedOn w:val="VerbatimChar"/>
    <w:rPr>
      <w:rFonts w:ascii="Consolas" w:hAnsi="Consolas"/>
      <w:i w:val="0"/>
      <w:color w:val="8F5902"/>
      <w:sz w:val="22"/>
      <w:shd w:val="clear" w:color="auto" w:fill="F8F8F8"/>
    </w:rPr>
  </w:style>
  <w:style w:type="character" w:customStyle="1" w:styleId="DocumentationTok">
    <w:name w:val="DocumentationTok"/>
    <w:basedOn w:val="VerbatimChar"/>
    <w:rPr>
      <w:rFonts w:ascii="Consolas" w:hAnsi="Consolas"/>
      <w:b/>
      <w:i w:val="0"/>
      <w:color w:val="8F5902"/>
      <w:sz w:val="22"/>
      <w:shd w:val="clear" w:color="auto" w:fill="F8F8F8"/>
    </w:rPr>
  </w:style>
  <w:style w:type="character" w:customStyle="1" w:styleId="AnnotationTok">
    <w:name w:val="AnnotationTok"/>
    <w:basedOn w:val="VerbatimChar"/>
    <w:rPr>
      <w:rFonts w:ascii="Consolas" w:hAnsi="Consolas"/>
      <w:b/>
      <w:i w:val="0"/>
      <w:color w:val="8F5902"/>
      <w:sz w:val="22"/>
      <w:shd w:val="clear" w:color="auto" w:fill="F8F8F8"/>
    </w:rPr>
  </w:style>
  <w:style w:type="character" w:customStyle="1" w:styleId="CommentVarTok">
    <w:name w:val="CommentVarTok"/>
    <w:basedOn w:val="VerbatimChar"/>
    <w:rPr>
      <w:rFonts w:ascii="Consolas" w:hAnsi="Consolas"/>
      <w:b/>
      <w:i w:val="0"/>
      <w:color w:val="8F5902"/>
      <w:sz w:val="22"/>
      <w:shd w:val="clear" w:color="auto" w:fill="F8F8F8"/>
    </w:rPr>
  </w:style>
  <w:style w:type="character" w:customStyle="1" w:styleId="OtherTok">
    <w:name w:val="OtherTok"/>
    <w:basedOn w:val="VerbatimChar"/>
    <w:rPr>
      <w:rFonts w:ascii="Consolas" w:hAnsi="Consolas"/>
      <w:i/>
      <w:color w:val="8F5902"/>
      <w:sz w:val="22"/>
      <w:shd w:val="clear" w:color="auto" w:fill="F8F8F8"/>
    </w:rPr>
  </w:style>
  <w:style w:type="character" w:customStyle="1" w:styleId="FunctionTok">
    <w:name w:val="FunctionTok"/>
    <w:basedOn w:val="VerbatimChar"/>
    <w:rPr>
      <w:rFonts w:ascii="Consolas" w:hAnsi="Consolas"/>
      <w:i/>
      <w:color w:val="000000"/>
      <w:sz w:val="22"/>
      <w:shd w:val="clear" w:color="auto" w:fill="F8F8F8"/>
    </w:rPr>
  </w:style>
  <w:style w:type="character" w:customStyle="1" w:styleId="VariableTok">
    <w:name w:val="VariableTok"/>
    <w:basedOn w:val="VerbatimChar"/>
    <w:rPr>
      <w:rFonts w:ascii="Consolas" w:hAnsi="Consolas"/>
      <w:i/>
      <w:color w:val="000000"/>
      <w:sz w:val="22"/>
      <w:shd w:val="clear" w:color="auto" w:fill="F8F8F8"/>
    </w:rPr>
  </w:style>
  <w:style w:type="character" w:customStyle="1" w:styleId="ControlFlowTok">
    <w:name w:val="ControlFlowTok"/>
    <w:basedOn w:val="VerbatimChar"/>
    <w:rPr>
      <w:rFonts w:ascii="Consolas" w:hAnsi="Consolas"/>
      <w:b/>
      <w:i/>
      <w:color w:val="204A87"/>
      <w:sz w:val="22"/>
      <w:shd w:val="clear" w:color="auto" w:fill="F8F8F8"/>
    </w:rPr>
  </w:style>
  <w:style w:type="character" w:customStyle="1" w:styleId="OperatorTok">
    <w:name w:val="OperatorTok"/>
    <w:basedOn w:val="VerbatimChar"/>
    <w:rPr>
      <w:rFonts w:ascii="Consolas" w:hAnsi="Consolas"/>
      <w:b/>
      <w:i/>
      <w:color w:val="CE5C00"/>
      <w:sz w:val="22"/>
      <w:shd w:val="clear" w:color="auto" w:fill="F8F8F8"/>
    </w:rPr>
  </w:style>
  <w:style w:type="character" w:customStyle="1" w:styleId="BuiltInTok">
    <w:name w:val="BuiltInTok"/>
    <w:basedOn w:val="VerbatimChar"/>
    <w:rPr>
      <w:rFonts w:ascii="Consolas" w:hAnsi="Consolas"/>
      <w:i/>
      <w:sz w:val="22"/>
      <w:shd w:val="clear" w:color="auto" w:fill="F8F8F8"/>
    </w:rPr>
  </w:style>
  <w:style w:type="character" w:customStyle="1" w:styleId="ExtensionTok">
    <w:name w:val="ExtensionTok"/>
    <w:basedOn w:val="VerbatimChar"/>
    <w:rPr>
      <w:rFonts w:ascii="Consolas" w:hAnsi="Consolas"/>
      <w:i/>
      <w:sz w:val="22"/>
      <w:shd w:val="clear" w:color="auto" w:fill="F8F8F8"/>
    </w:rPr>
  </w:style>
  <w:style w:type="character" w:customStyle="1" w:styleId="PreprocessorTok">
    <w:name w:val="PreprocessorTok"/>
    <w:basedOn w:val="VerbatimChar"/>
    <w:rPr>
      <w:rFonts w:ascii="Consolas" w:hAnsi="Consolas"/>
      <w:i w:val="0"/>
      <w:color w:val="8F5902"/>
      <w:sz w:val="22"/>
      <w:shd w:val="clear" w:color="auto" w:fill="F8F8F8"/>
    </w:rPr>
  </w:style>
  <w:style w:type="character" w:customStyle="1" w:styleId="AttributeTok">
    <w:name w:val="AttributeTok"/>
    <w:basedOn w:val="VerbatimChar"/>
    <w:rPr>
      <w:rFonts w:ascii="Consolas" w:hAnsi="Consolas"/>
      <w:i/>
      <w:color w:val="C4A000"/>
      <w:sz w:val="22"/>
      <w:shd w:val="clear" w:color="auto" w:fill="F8F8F8"/>
    </w:rPr>
  </w:style>
  <w:style w:type="character" w:customStyle="1" w:styleId="RegionMarkerTok">
    <w:name w:val="RegionMarkerTok"/>
    <w:basedOn w:val="VerbatimChar"/>
    <w:rPr>
      <w:rFonts w:ascii="Consolas" w:hAnsi="Consolas"/>
      <w:i/>
      <w:sz w:val="22"/>
      <w:shd w:val="clear" w:color="auto" w:fill="F8F8F8"/>
    </w:rPr>
  </w:style>
  <w:style w:type="character" w:customStyle="1" w:styleId="InformationTok">
    <w:name w:val="InformationTok"/>
    <w:basedOn w:val="VerbatimChar"/>
    <w:rPr>
      <w:rFonts w:ascii="Consolas" w:hAnsi="Consolas"/>
      <w:b/>
      <w:i w:val="0"/>
      <w:color w:val="8F5902"/>
      <w:sz w:val="22"/>
      <w:shd w:val="clear" w:color="auto" w:fill="F8F8F8"/>
    </w:rPr>
  </w:style>
  <w:style w:type="character" w:customStyle="1" w:styleId="WarningTok">
    <w:name w:val="WarningTok"/>
    <w:basedOn w:val="VerbatimChar"/>
    <w:rPr>
      <w:rFonts w:ascii="Consolas" w:hAnsi="Consolas"/>
      <w:b/>
      <w:i w:val="0"/>
      <w:color w:val="8F5902"/>
      <w:sz w:val="22"/>
      <w:shd w:val="clear" w:color="auto" w:fill="F8F8F8"/>
    </w:rPr>
  </w:style>
  <w:style w:type="character" w:customStyle="1" w:styleId="AlertTok">
    <w:name w:val="AlertTok"/>
    <w:basedOn w:val="VerbatimChar"/>
    <w:rPr>
      <w:rFonts w:ascii="Consolas" w:hAnsi="Consolas"/>
      <w:i/>
      <w:color w:val="EF2929"/>
      <w:sz w:val="22"/>
      <w:shd w:val="clear" w:color="auto" w:fill="F8F8F8"/>
    </w:rPr>
  </w:style>
  <w:style w:type="character" w:customStyle="1" w:styleId="ErrorTok">
    <w:name w:val="ErrorTok"/>
    <w:basedOn w:val="VerbatimChar"/>
    <w:rPr>
      <w:rFonts w:ascii="Consolas" w:hAnsi="Consolas"/>
      <w:b/>
      <w:i/>
      <w:color w:val="A40000"/>
      <w:sz w:val="22"/>
      <w:shd w:val="clear" w:color="auto" w:fill="F8F8F8"/>
    </w:rPr>
  </w:style>
  <w:style w:type="character" w:customStyle="1" w:styleId="NormalTok">
    <w:name w:val="NormalTok"/>
    <w:basedOn w:val="VerbatimChar"/>
    <w:rPr>
      <w:rFonts w:ascii="Consolas" w:hAnsi="Consolas"/>
      <w:i/>
      <w:sz w:val="22"/>
      <w:shd w:val="clear" w:color="auto" w:fill="F8F8F8"/>
    </w:rPr>
  </w:style>
  <w:style w:type="paragraph" w:styleId="BodyText2">
    <w:name w:val="Body Text 2"/>
    <w:basedOn w:val="Normal"/>
    <w:link w:val="BodyText2Char"/>
    <w:rsid w:val="00EE15B6"/>
    <w:pPr>
      <w:spacing w:after="120" w:line="480" w:lineRule="auto"/>
    </w:pPr>
    <w:rPr>
      <w:rFonts w:ascii="Times" w:hAnsi="Times"/>
    </w:rPr>
  </w:style>
  <w:style w:type="character" w:customStyle="1" w:styleId="BodyTextChar">
    <w:name w:val="Body Text Char"/>
    <w:basedOn w:val="DefaultParagraphFont"/>
    <w:link w:val="BodyText"/>
    <w:rsid w:val="00EE15B6"/>
    <w:rPr>
      <w:rFonts w:ascii="Times" w:hAnsi="Times"/>
    </w:rPr>
  </w:style>
  <w:style w:type="character" w:customStyle="1" w:styleId="BodyText2Char">
    <w:name w:val="Body Text 2 Char"/>
    <w:basedOn w:val="DefaultParagraphFont"/>
    <w:link w:val="BodyText2"/>
    <w:rsid w:val="00EE15B6"/>
    <w:rPr>
      <w:rFonts w:ascii="Times" w:hAnsi="Times"/>
    </w:rPr>
  </w:style>
  <w:style w:type="character" w:styleId="EndnoteReference">
    <w:name w:val="endnote reference"/>
    <w:basedOn w:val="DefaultParagraphFont"/>
    <w:semiHidden/>
    <w:unhideWhenUsed/>
    <w:rsid w:val="00EE15B6"/>
    <w:rPr>
      <w:rFonts w:ascii="Times" w:hAnsi="Times"/>
      <w:vertAlign w:val="superscript"/>
    </w:rPr>
  </w:style>
  <w:style w:type="paragraph" w:styleId="EndnoteText">
    <w:name w:val="endnote text"/>
    <w:basedOn w:val="Normal"/>
    <w:link w:val="EndnoteTextChar"/>
    <w:unhideWhenUsed/>
    <w:rsid w:val="00EE15B6"/>
    <w:pPr>
      <w:spacing w:after="0"/>
    </w:pPr>
    <w:rPr>
      <w:rFonts w:ascii="Times" w:hAnsi="Times"/>
      <w:sz w:val="20"/>
      <w:szCs w:val="20"/>
    </w:rPr>
  </w:style>
  <w:style w:type="character" w:customStyle="1" w:styleId="EndnoteTextChar">
    <w:name w:val="Endnote Text Char"/>
    <w:basedOn w:val="DefaultParagraphFont"/>
    <w:link w:val="EndnoteText"/>
    <w:rsid w:val="00EE15B6"/>
    <w:rPr>
      <w:rFonts w:ascii="Times" w:hAnsi="Times"/>
      <w:sz w:val="20"/>
      <w:szCs w:val="20"/>
    </w:rPr>
  </w:style>
  <w:style w:type="character" w:styleId="PageNumber">
    <w:name w:val="page number"/>
    <w:basedOn w:val="DefaultParagraphFont"/>
    <w:unhideWhenUsed/>
    <w:rsid w:val="00EE15B6"/>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38F22E-F058-AF4B-896C-504958246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1</Pages>
  <Words>5048</Words>
  <Characters>2877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Markets for Visas: A Radical And Fair Solution to Immigration</vt:lpstr>
    </vt:vector>
  </TitlesOfParts>
  <Company/>
  <LinksUpToDate>false</LinksUpToDate>
  <CharactersWithSpaces>33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kets for Visas: A Radical And Fair Solution to Immigration</dc:title>
  <dc:creator>Andre Assumpcao</dc:creator>
  <cp:keywords/>
  <cp:lastModifiedBy>Assumpcao, Andre</cp:lastModifiedBy>
  <cp:revision>3</cp:revision>
  <dcterms:created xsi:type="dcterms:W3CDTF">2019-01-08T20:30:00Z</dcterms:created>
  <dcterms:modified xsi:type="dcterms:W3CDTF">2019-01-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GOWkai6C"/&gt;&lt;style id="http://www.zotero.org/styles/apa-no-doi-no-issue" locale="en-US" hasBibliography="1" bibliographyStyleHasBeenSet="0"/&gt;&lt;prefs&gt;&lt;pref name="fieldType" value="Field"/&gt;&lt;/prefs&gt;&lt;/</vt:lpwstr>
  </property>
  <property fmtid="{D5CDD505-2E9C-101B-9397-08002B2CF9AE}" pid="3" name="ZOTERO_PREF_2">
    <vt:lpwstr>data&gt;</vt:lpwstr>
  </property>
</Properties>
</file>